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3B7A4F" w14:textId="77777777" w:rsidR="00161A28" w:rsidRPr="00C35B31" w:rsidRDefault="00161A28" w:rsidP="00161A28">
      <w:pPr>
        <w:rPr>
          <w:rFonts w:ascii="Times New Roman" w:hAnsi="Times New Roman" w:cs="Times New Roman"/>
          <w:sz w:val="24"/>
        </w:rPr>
      </w:pPr>
      <w:r w:rsidRPr="00C35B31">
        <w:rPr>
          <w:rFonts w:ascii="Times New Roman" w:hAnsi="Times New Roman" w:cs="Times New Roman"/>
          <w:b/>
          <w:sz w:val="24"/>
        </w:rPr>
        <w:t>Table S1. Vessels types that used the NSR in summer 2013 to link a European country to an Asiatic country</w:t>
      </w:r>
      <w:r w:rsidRPr="00C35B31">
        <w:rPr>
          <w:rFonts w:ascii="Times New Roman" w:hAnsi="Times New Roman" w:cs="Times New Roman"/>
          <w:sz w:val="24"/>
          <w:vertAlign w:val="superscript"/>
        </w:rPr>
        <w:t>a</w:t>
      </w:r>
    </w:p>
    <w:tbl>
      <w:tblPr>
        <w:tblW w:w="7440" w:type="dxa"/>
        <w:jc w:val="center"/>
        <w:tblLook w:val="04A0" w:firstRow="1" w:lastRow="0" w:firstColumn="1" w:lastColumn="0" w:noHBand="0" w:noVBand="1"/>
      </w:tblPr>
      <w:tblGrid>
        <w:gridCol w:w="2460"/>
        <w:gridCol w:w="1660"/>
        <w:gridCol w:w="1660"/>
        <w:gridCol w:w="1660"/>
      </w:tblGrid>
      <w:tr w:rsidR="00CE3B86" w:rsidRPr="0029464B" w14:paraId="4A319D20" w14:textId="77777777" w:rsidTr="001866F1">
        <w:trPr>
          <w:trHeight w:val="420"/>
          <w:jc w:val="center"/>
        </w:trPr>
        <w:tc>
          <w:tcPr>
            <w:tcW w:w="2460" w:type="dxa"/>
            <w:tcBorders>
              <w:top w:val="single" w:sz="4" w:space="0" w:color="auto"/>
              <w:left w:val="single" w:sz="4" w:space="0" w:color="auto"/>
              <w:bottom w:val="double" w:sz="6" w:space="0" w:color="auto"/>
              <w:right w:val="single" w:sz="4" w:space="0" w:color="auto"/>
            </w:tcBorders>
            <w:shd w:val="clear" w:color="auto" w:fill="auto"/>
            <w:vAlign w:val="center"/>
          </w:tcPr>
          <w:p w14:paraId="709B013B" w14:textId="77777777" w:rsidR="00CE3B86" w:rsidRDefault="00CE3B86" w:rsidP="0029464B">
            <w:pPr>
              <w:spacing w:after="0" w:line="240" w:lineRule="auto"/>
              <w:rPr>
                <w:rFonts w:ascii="Calibri" w:eastAsia="Times New Roman" w:hAnsi="Calibri" w:cs="Times New Roman"/>
                <w:color w:val="000000"/>
                <w:sz w:val="20"/>
                <w:szCs w:val="20"/>
                <w:lang w:val="en-GB" w:eastAsia="en-GB"/>
              </w:rPr>
            </w:pPr>
          </w:p>
        </w:tc>
        <w:tc>
          <w:tcPr>
            <w:tcW w:w="4980" w:type="dxa"/>
            <w:gridSpan w:val="3"/>
            <w:tcBorders>
              <w:top w:val="single" w:sz="4" w:space="0" w:color="auto"/>
              <w:left w:val="nil"/>
              <w:bottom w:val="double" w:sz="6" w:space="0" w:color="auto"/>
              <w:right w:val="single" w:sz="4" w:space="0" w:color="auto"/>
            </w:tcBorders>
            <w:shd w:val="clear" w:color="auto" w:fill="auto"/>
            <w:noWrap/>
            <w:vAlign w:val="center"/>
          </w:tcPr>
          <w:p w14:paraId="6F41CBBA" w14:textId="7C5071BC" w:rsidR="00CE3B86" w:rsidRPr="00CE3B86" w:rsidRDefault="00CE3B86" w:rsidP="0029464B">
            <w:pPr>
              <w:spacing w:after="0" w:line="240" w:lineRule="auto"/>
              <w:rPr>
                <w:rFonts w:ascii="Calibri" w:eastAsia="Times New Roman" w:hAnsi="Calibri" w:cs="Times New Roman"/>
                <w:iCs/>
                <w:color w:val="000000"/>
                <w:sz w:val="20"/>
                <w:szCs w:val="20"/>
                <w:lang w:val="en-GB" w:eastAsia="en-GB"/>
              </w:rPr>
            </w:pPr>
            <w:r>
              <w:rPr>
                <w:rFonts w:ascii="Calibri" w:eastAsia="Times New Roman" w:hAnsi="Calibri" w:cs="Times New Roman"/>
                <w:iCs/>
                <w:color w:val="000000"/>
                <w:sz w:val="20"/>
                <w:szCs w:val="20"/>
                <w:lang w:val="en-GB" w:eastAsia="en-GB"/>
              </w:rPr>
              <w:t>Vessel (name)</w:t>
            </w:r>
          </w:p>
        </w:tc>
      </w:tr>
      <w:tr w:rsidR="0029464B" w:rsidRPr="0029464B" w14:paraId="45BE2BB3" w14:textId="77777777" w:rsidTr="0029464B">
        <w:trPr>
          <w:trHeight w:val="420"/>
          <w:jc w:val="center"/>
        </w:trPr>
        <w:tc>
          <w:tcPr>
            <w:tcW w:w="2460" w:type="dxa"/>
            <w:tcBorders>
              <w:top w:val="single" w:sz="4" w:space="0" w:color="auto"/>
              <w:left w:val="single" w:sz="4" w:space="0" w:color="auto"/>
              <w:bottom w:val="double" w:sz="6" w:space="0" w:color="auto"/>
              <w:right w:val="single" w:sz="4" w:space="0" w:color="auto"/>
            </w:tcBorders>
            <w:shd w:val="clear" w:color="auto" w:fill="auto"/>
            <w:vAlign w:val="center"/>
            <w:hideMark/>
          </w:tcPr>
          <w:p w14:paraId="6CCFED1B" w14:textId="594DC0AF" w:rsidR="0029464B" w:rsidRPr="0029464B" w:rsidRDefault="00CE3B86" w:rsidP="0029464B">
            <w:pPr>
              <w:spacing w:after="0" w:line="240" w:lineRule="auto"/>
              <w:rPr>
                <w:rFonts w:ascii="Calibri" w:eastAsia="Times New Roman" w:hAnsi="Calibri" w:cs="Times New Roman"/>
                <w:color w:val="000000"/>
                <w:sz w:val="20"/>
                <w:szCs w:val="20"/>
                <w:lang w:val="en-GB" w:eastAsia="en-GB"/>
              </w:rPr>
            </w:pPr>
            <w:r>
              <w:rPr>
                <w:rFonts w:ascii="Calibri" w:eastAsia="Times New Roman" w:hAnsi="Calibri" w:cs="Times New Roman"/>
                <w:color w:val="000000"/>
                <w:sz w:val="20"/>
                <w:szCs w:val="20"/>
                <w:lang w:val="en-GB" w:eastAsia="en-GB"/>
              </w:rPr>
              <w:t>Vessel information</w:t>
            </w:r>
          </w:p>
        </w:tc>
        <w:tc>
          <w:tcPr>
            <w:tcW w:w="1660" w:type="dxa"/>
            <w:tcBorders>
              <w:top w:val="single" w:sz="4" w:space="0" w:color="auto"/>
              <w:left w:val="nil"/>
              <w:bottom w:val="double" w:sz="6" w:space="0" w:color="auto"/>
              <w:right w:val="single" w:sz="4" w:space="0" w:color="auto"/>
            </w:tcBorders>
            <w:shd w:val="clear" w:color="auto" w:fill="auto"/>
            <w:noWrap/>
            <w:vAlign w:val="center"/>
            <w:hideMark/>
          </w:tcPr>
          <w:p w14:paraId="7FC81ECA" w14:textId="77777777" w:rsidR="0029464B" w:rsidRPr="0029464B" w:rsidRDefault="0029464B" w:rsidP="0029464B">
            <w:pPr>
              <w:spacing w:after="0" w:line="240" w:lineRule="auto"/>
              <w:rPr>
                <w:rFonts w:ascii="Calibri" w:eastAsia="Times New Roman" w:hAnsi="Calibri" w:cs="Times New Roman"/>
                <w:i/>
                <w:iCs/>
                <w:color w:val="000000"/>
                <w:sz w:val="20"/>
                <w:szCs w:val="20"/>
                <w:lang w:val="en-GB" w:eastAsia="en-GB"/>
              </w:rPr>
            </w:pPr>
            <w:r w:rsidRPr="0029464B">
              <w:rPr>
                <w:rFonts w:ascii="Calibri" w:eastAsia="Times New Roman" w:hAnsi="Calibri" w:cs="Times New Roman"/>
                <w:i/>
                <w:iCs/>
                <w:color w:val="000000"/>
                <w:sz w:val="20"/>
                <w:szCs w:val="20"/>
                <w:lang w:val="en-GB" w:eastAsia="en-GB"/>
              </w:rPr>
              <w:t>Yong Sheng</w:t>
            </w:r>
          </w:p>
        </w:tc>
        <w:tc>
          <w:tcPr>
            <w:tcW w:w="1660" w:type="dxa"/>
            <w:tcBorders>
              <w:top w:val="single" w:sz="4" w:space="0" w:color="auto"/>
              <w:left w:val="nil"/>
              <w:bottom w:val="double" w:sz="6" w:space="0" w:color="auto"/>
              <w:right w:val="single" w:sz="4" w:space="0" w:color="auto"/>
            </w:tcBorders>
            <w:shd w:val="clear" w:color="auto" w:fill="auto"/>
            <w:noWrap/>
            <w:vAlign w:val="center"/>
            <w:hideMark/>
          </w:tcPr>
          <w:p w14:paraId="3B52207F" w14:textId="77777777" w:rsidR="0029464B" w:rsidRPr="0029464B" w:rsidRDefault="0029464B" w:rsidP="0029464B">
            <w:pPr>
              <w:spacing w:after="0" w:line="240" w:lineRule="auto"/>
              <w:rPr>
                <w:rFonts w:ascii="Calibri" w:eastAsia="Times New Roman" w:hAnsi="Calibri" w:cs="Times New Roman"/>
                <w:i/>
                <w:iCs/>
                <w:color w:val="000000"/>
                <w:sz w:val="20"/>
                <w:szCs w:val="20"/>
                <w:lang w:val="en-GB" w:eastAsia="en-GB"/>
              </w:rPr>
            </w:pPr>
            <w:r w:rsidRPr="0029464B">
              <w:rPr>
                <w:rFonts w:ascii="Calibri" w:eastAsia="Times New Roman" w:hAnsi="Calibri" w:cs="Times New Roman"/>
                <w:i/>
                <w:iCs/>
                <w:color w:val="000000"/>
                <w:sz w:val="20"/>
                <w:szCs w:val="20"/>
                <w:lang w:val="en-GB" w:eastAsia="en-GB"/>
              </w:rPr>
              <w:t>Mikhail Dudin</w:t>
            </w:r>
          </w:p>
        </w:tc>
        <w:tc>
          <w:tcPr>
            <w:tcW w:w="1660" w:type="dxa"/>
            <w:tcBorders>
              <w:top w:val="single" w:sz="4" w:space="0" w:color="auto"/>
              <w:left w:val="nil"/>
              <w:bottom w:val="double" w:sz="6" w:space="0" w:color="auto"/>
              <w:right w:val="single" w:sz="4" w:space="0" w:color="auto"/>
            </w:tcBorders>
            <w:shd w:val="clear" w:color="auto" w:fill="auto"/>
            <w:noWrap/>
            <w:vAlign w:val="center"/>
            <w:hideMark/>
          </w:tcPr>
          <w:p w14:paraId="58B57E61" w14:textId="77777777" w:rsidR="0029464B" w:rsidRPr="0029464B" w:rsidRDefault="0029464B" w:rsidP="0029464B">
            <w:pPr>
              <w:spacing w:after="0" w:line="240" w:lineRule="auto"/>
              <w:rPr>
                <w:rFonts w:ascii="Calibri" w:eastAsia="Times New Roman" w:hAnsi="Calibri" w:cs="Times New Roman"/>
                <w:i/>
                <w:iCs/>
                <w:color w:val="000000"/>
                <w:sz w:val="20"/>
                <w:szCs w:val="20"/>
                <w:lang w:val="en-GB" w:eastAsia="en-GB"/>
              </w:rPr>
            </w:pPr>
            <w:r w:rsidRPr="0029464B">
              <w:rPr>
                <w:rFonts w:ascii="Calibri" w:eastAsia="Times New Roman" w:hAnsi="Calibri" w:cs="Times New Roman"/>
                <w:i/>
                <w:iCs/>
                <w:color w:val="000000"/>
                <w:sz w:val="20"/>
                <w:szCs w:val="20"/>
                <w:lang w:val="en-GB" w:eastAsia="en-GB"/>
              </w:rPr>
              <w:t>Propontis</w:t>
            </w:r>
          </w:p>
        </w:tc>
      </w:tr>
      <w:tr w:rsidR="0029464B" w:rsidRPr="0029464B" w14:paraId="7A25D23F" w14:textId="77777777" w:rsidTr="00CE3B86">
        <w:trPr>
          <w:trHeight w:val="450"/>
          <w:jc w:val="center"/>
        </w:trPr>
        <w:tc>
          <w:tcPr>
            <w:tcW w:w="2460" w:type="dxa"/>
            <w:tcBorders>
              <w:top w:val="nil"/>
              <w:left w:val="single" w:sz="4" w:space="0" w:color="auto"/>
              <w:bottom w:val="nil"/>
              <w:right w:val="single" w:sz="4" w:space="0" w:color="auto"/>
            </w:tcBorders>
            <w:shd w:val="clear" w:color="auto" w:fill="auto"/>
            <w:vAlign w:val="center"/>
            <w:hideMark/>
          </w:tcPr>
          <w:p w14:paraId="2B9F516A" w14:textId="77777777" w:rsidR="0029464B" w:rsidRPr="0029464B" w:rsidRDefault="0029464B" w:rsidP="0029464B">
            <w:pPr>
              <w:spacing w:after="0" w:line="240" w:lineRule="auto"/>
              <w:rPr>
                <w:rFonts w:ascii="Calibri" w:eastAsia="Times New Roman" w:hAnsi="Calibri" w:cs="Times New Roman"/>
                <w:color w:val="000000"/>
                <w:sz w:val="20"/>
                <w:szCs w:val="20"/>
                <w:lang w:val="en-GB" w:eastAsia="en-GB"/>
              </w:rPr>
            </w:pPr>
            <w:r w:rsidRPr="0029464B">
              <w:rPr>
                <w:rFonts w:ascii="Calibri" w:eastAsia="Times New Roman" w:hAnsi="Calibri" w:cs="Times New Roman"/>
                <w:color w:val="000000"/>
                <w:sz w:val="20"/>
                <w:szCs w:val="20"/>
                <w:lang w:val="en-GB" w:eastAsia="en-GB"/>
              </w:rPr>
              <w:t>Ice Class (Lloyd register)</w:t>
            </w:r>
          </w:p>
        </w:tc>
        <w:tc>
          <w:tcPr>
            <w:tcW w:w="1660" w:type="dxa"/>
            <w:tcBorders>
              <w:top w:val="nil"/>
              <w:left w:val="nil"/>
              <w:bottom w:val="nil"/>
              <w:right w:val="single" w:sz="4" w:space="0" w:color="auto"/>
            </w:tcBorders>
            <w:shd w:val="clear" w:color="auto" w:fill="auto"/>
            <w:noWrap/>
            <w:vAlign w:val="center"/>
            <w:hideMark/>
          </w:tcPr>
          <w:p w14:paraId="1A030BC1" w14:textId="77777777" w:rsidR="0029464B" w:rsidRPr="0029464B" w:rsidRDefault="0029464B" w:rsidP="0029464B">
            <w:pPr>
              <w:spacing w:after="0" w:line="240" w:lineRule="auto"/>
              <w:rPr>
                <w:rFonts w:ascii="Calibri" w:eastAsia="Times New Roman" w:hAnsi="Calibri" w:cs="Times New Roman"/>
                <w:color w:val="000000"/>
                <w:sz w:val="20"/>
                <w:szCs w:val="20"/>
                <w:lang w:val="en-GB" w:eastAsia="en-GB"/>
              </w:rPr>
            </w:pPr>
            <w:r w:rsidRPr="0029464B">
              <w:rPr>
                <w:rFonts w:ascii="Calibri" w:eastAsia="Times New Roman" w:hAnsi="Calibri" w:cs="Times New Roman"/>
                <w:color w:val="000000"/>
                <w:sz w:val="20"/>
                <w:szCs w:val="20"/>
                <w:lang w:val="en-GB" w:eastAsia="en-GB"/>
              </w:rPr>
              <w:t>Ice 1A (Arc4)</w:t>
            </w:r>
          </w:p>
        </w:tc>
        <w:tc>
          <w:tcPr>
            <w:tcW w:w="1660" w:type="dxa"/>
            <w:tcBorders>
              <w:top w:val="nil"/>
              <w:left w:val="nil"/>
              <w:bottom w:val="nil"/>
              <w:right w:val="single" w:sz="4" w:space="0" w:color="auto"/>
            </w:tcBorders>
            <w:shd w:val="clear" w:color="auto" w:fill="auto"/>
            <w:noWrap/>
            <w:vAlign w:val="center"/>
            <w:hideMark/>
          </w:tcPr>
          <w:p w14:paraId="01E6A017" w14:textId="77777777" w:rsidR="0029464B" w:rsidRPr="0029464B" w:rsidRDefault="0029464B" w:rsidP="0029464B">
            <w:pPr>
              <w:spacing w:after="0" w:line="240" w:lineRule="auto"/>
              <w:rPr>
                <w:rFonts w:ascii="Calibri" w:eastAsia="Times New Roman" w:hAnsi="Calibri" w:cs="Times New Roman"/>
                <w:color w:val="000000"/>
                <w:sz w:val="20"/>
                <w:szCs w:val="20"/>
                <w:lang w:val="en-GB" w:eastAsia="en-GB"/>
              </w:rPr>
            </w:pPr>
            <w:r w:rsidRPr="0029464B">
              <w:rPr>
                <w:rFonts w:ascii="Calibri" w:eastAsia="Times New Roman" w:hAnsi="Calibri" w:cs="Times New Roman"/>
                <w:color w:val="000000"/>
                <w:sz w:val="20"/>
                <w:szCs w:val="20"/>
                <w:lang w:val="en-GB" w:eastAsia="en-GB"/>
              </w:rPr>
              <w:t>Ice 3</w:t>
            </w:r>
          </w:p>
        </w:tc>
        <w:tc>
          <w:tcPr>
            <w:tcW w:w="1660" w:type="dxa"/>
            <w:tcBorders>
              <w:top w:val="nil"/>
              <w:left w:val="nil"/>
              <w:bottom w:val="nil"/>
              <w:right w:val="single" w:sz="4" w:space="0" w:color="auto"/>
            </w:tcBorders>
            <w:shd w:val="clear" w:color="auto" w:fill="auto"/>
            <w:noWrap/>
            <w:vAlign w:val="center"/>
            <w:hideMark/>
          </w:tcPr>
          <w:p w14:paraId="079855F2" w14:textId="77777777" w:rsidR="0029464B" w:rsidRPr="0029464B" w:rsidRDefault="0029464B" w:rsidP="0029464B">
            <w:pPr>
              <w:spacing w:after="0" w:line="240" w:lineRule="auto"/>
              <w:rPr>
                <w:rFonts w:ascii="Calibri" w:eastAsia="Times New Roman" w:hAnsi="Calibri" w:cs="Times New Roman"/>
                <w:color w:val="000000"/>
                <w:sz w:val="20"/>
                <w:szCs w:val="20"/>
                <w:lang w:val="en-GB" w:eastAsia="en-GB"/>
              </w:rPr>
            </w:pPr>
            <w:r w:rsidRPr="0029464B">
              <w:rPr>
                <w:rFonts w:ascii="Calibri" w:eastAsia="Times New Roman" w:hAnsi="Calibri" w:cs="Times New Roman"/>
                <w:color w:val="000000"/>
                <w:sz w:val="20"/>
                <w:szCs w:val="20"/>
                <w:lang w:val="en-GB" w:eastAsia="en-GB"/>
              </w:rPr>
              <w:t>Ice 1A (Arc4)</w:t>
            </w:r>
          </w:p>
        </w:tc>
      </w:tr>
      <w:tr w:rsidR="0029464B" w:rsidRPr="0029464B" w14:paraId="28A328D2" w14:textId="77777777" w:rsidTr="00CE3B86">
        <w:trPr>
          <w:trHeight w:val="450"/>
          <w:jc w:val="center"/>
        </w:trPr>
        <w:tc>
          <w:tcPr>
            <w:tcW w:w="2460" w:type="dxa"/>
            <w:tcBorders>
              <w:top w:val="nil"/>
              <w:left w:val="single" w:sz="4" w:space="0" w:color="auto"/>
              <w:bottom w:val="nil"/>
              <w:right w:val="single" w:sz="4" w:space="0" w:color="auto"/>
            </w:tcBorders>
            <w:shd w:val="clear" w:color="auto" w:fill="auto"/>
            <w:vAlign w:val="center"/>
            <w:hideMark/>
          </w:tcPr>
          <w:p w14:paraId="17FFA79A" w14:textId="77777777" w:rsidR="0029464B" w:rsidRPr="0029464B" w:rsidRDefault="0029464B" w:rsidP="0029464B">
            <w:pPr>
              <w:spacing w:after="0" w:line="240" w:lineRule="auto"/>
              <w:rPr>
                <w:rFonts w:ascii="Calibri" w:eastAsia="Times New Roman" w:hAnsi="Calibri" w:cs="Times New Roman"/>
                <w:color w:val="000000"/>
                <w:sz w:val="20"/>
                <w:szCs w:val="20"/>
                <w:lang w:val="en-GB" w:eastAsia="en-GB"/>
              </w:rPr>
            </w:pPr>
            <w:r w:rsidRPr="0029464B">
              <w:rPr>
                <w:rFonts w:ascii="Calibri" w:eastAsia="Times New Roman" w:hAnsi="Calibri" w:cs="Times New Roman"/>
                <w:color w:val="000000"/>
                <w:sz w:val="20"/>
                <w:szCs w:val="20"/>
                <w:lang w:val="en-GB" w:eastAsia="en-GB"/>
              </w:rPr>
              <w:t>Cargo (type)</w:t>
            </w:r>
          </w:p>
        </w:tc>
        <w:tc>
          <w:tcPr>
            <w:tcW w:w="1660" w:type="dxa"/>
            <w:tcBorders>
              <w:top w:val="nil"/>
              <w:left w:val="nil"/>
              <w:bottom w:val="nil"/>
              <w:right w:val="single" w:sz="4" w:space="0" w:color="auto"/>
            </w:tcBorders>
            <w:shd w:val="clear" w:color="auto" w:fill="auto"/>
            <w:noWrap/>
            <w:vAlign w:val="center"/>
            <w:hideMark/>
          </w:tcPr>
          <w:p w14:paraId="45CD78B7" w14:textId="77777777" w:rsidR="0029464B" w:rsidRPr="0029464B" w:rsidRDefault="0029464B" w:rsidP="0029464B">
            <w:pPr>
              <w:spacing w:after="0" w:line="240" w:lineRule="auto"/>
              <w:rPr>
                <w:rFonts w:ascii="Calibri" w:eastAsia="Times New Roman" w:hAnsi="Calibri" w:cs="Times New Roman"/>
                <w:color w:val="000000"/>
                <w:sz w:val="20"/>
                <w:szCs w:val="20"/>
                <w:lang w:val="en-GB" w:eastAsia="en-GB"/>
              </w:rPr>
            </w:pPr>
            <w:r w:rsidRPr="0029464B">
              <w:rPr>
                <w:rFonts w:ascii="Calibri" w:eastAsia="Times New Roman" w:hAnsi="Calibri" w:cs="Times New Roman"/>
                <w:color w:val="000000"/>
                <w:sz w:val="20"/>
                <w:szCs w:val="20"/>
                <w:lang w:val="en-GB" w:eastAsia="en-GB"/>
              </w:rPr>
              <w:t>general cargo</w:t>
            </w:r>
          </w:p>
        </w:tc>
        <w:tc>
          <w:tcPr>
            <w:tcW w:w="1660" w:type="dxa"/>
            <w:tcBorders>
              <w:top w:val="nil"/>
              <w:left w:val="nil"/>
              <w:bottom w:val="nil"/>
              <w:right w:val="single" w:sz="4" w:space="0" w:color="auto"/>
            </w:tcBorders>
            <w:shd w:val="clear" w:color="auto" w:fill="auto"/>
            <w:noWrap/>
            <w:vAlign w:val="center"/>
            <w:hideMark/>
          </w:tcPr>
          <w:p w14:paraId="769CE00A" w14:textId="77777777" w:rsidR="0029464B" w:rsidRPr="0029464B" w:rsidRDefault="0029464B" w:rsidP="0029464B">
            <w:pPr>
              <w:spacing w:after="0" w:line="240" w:lineRule="auto"/>
              <w:rPr>
                <w:rFonts w:ascii="Calibri" w:eastAsia="Times New Roman" w:hAnsi="Calibri" w:cs="Times New Roman"/>
                <w:color w:val="000000"/>
                <w:sz w:val="20"/>
                <w:szCs w:val="20"/>
                <w:lang w:val="en-GB" w:eastAsia="en-GB"/>
              </w:rPr>
            </w:pPr>
            <w:r w:rsidRPr="0029464B">
              <w:rPr>
                <w:rFonts w:ascii="Calibri" w:eastAsia="Times New Roman" w:hAnsi="Calibri" w:cs="Times New Roman"/>
                <w:color w:val="000000"/>
                <w:sz w:val="20"/>
                <w:szCs w:val="20"/>
                <w:lang w:val="en-GB" w:eastAsia="en-GB"/>
              </w:rPr>
              <w:t>general cargo</w:t>
            </w:r>
          </w:p>
        </w:tc>
        <w:tc>
          <w:tcPr>
            <w:tcW w:w="1660" w:type="dxa"/>
            <w:tcBorders>
              <w:top w:val="nil"/>
              <w:left w:val="nil"/>
              <w:bottom w:val="nil"/>
              <w:right w:val="single" w:sz="4" w:space="0" w:color="auto"/>
            </w:tcBorders>
            <w:shd w:val="clear" w:color="auto" w:fill="auto"/>
            <w:noWrap/>
            <w:vAlign w:val="center"/>
            <w:hideMark/>
          </w:tcPr>
          <w:p w14:paraId="7B4BDE7C" w14:textId="77777777" w:rsidR="0029464B" w:rsidRPr="0029464B" w:rsidRDefault="0029464B" w:rsidP="0029464B">
            <w:pPr>
              <w:spacing w:after="0" w:line="240" w:lineRule="auto"/>
              <w:rPr>
                <w:rFonts w:ascii="Calibri" w:eastAsia="Times New Roman" w:hAnsi="Calibri" w:cs="Times New Roman"/>
                <w:color w:val="000000"/>
                <w:sz w:val="20"/>
                <w:szCs w:val="20"/>
                <w:lang w:val="en-GB" w:eastAsia="en-GB"/>
              </w:rPr>
            </w:pPr>
            <w:r w:rsidRPr="0029464B">
              <w:rPr>
                <w:rFonts w:ascii="Calibri" w:eastAsia="Times New Roman" w:hAnsi="Calibri" w:cs="Times New Roman"/>
                <w:color w:val="000000"/>
                <w:sz w:val="20"/>
                <w:szCs w:val="20"/>
                <w:lang w:val="en-GB" w:eastAsia="en-GB"/>
              </w:rPr>
              <w:t>naphtha</w:t>
            </w:r>
          </w:p>
        </w:tc>
      </w:tr>
      <w:tr w:rsidR="0029464B" w:rsidRPr="0029464B" w14:paraId="55D95BA3" w14:textId="77777777" w:rsidTr="0029464B">
        <w:trPr>
          <w:trHeight w:val="420"/>
          <w:jc w:val="center"/>
        </w:trPr>
        <w:tc>
          <w:tcPr>
            <w:tcW w:w="2460" w:type="dxa"/>
            <w:tcBorders>
              <w:top w:val="nil"/>
              <w:left w:val="single" w:sz="4" w:space="0" w:color="auto"/>
              <w:bottom w:val="nil"/>
              <w:right w:val="single" w:sz="4" w:space="0" w:color="auto"/>
            </w:tcBorders>
            <w:shd w:val="clear" w:color="auto" w:fill="auto"/>
            <w:vAlign w:val="center"/>
            <w:hideMark/>
          </w:tcPr>
          <w:p w14:paraId="1661B7D0" w14:textId="77777777" w:rsidR="0029464B" w:rsidRPr="0029464B" w:rsidRDefault="0029464B" w:rsidP="0029464B">
            <w:pPr>
              <w:spacing w:after="0" w:line="240" w:lineRule="auto"/>
              <w:rPr>
                <w:rFonts w:ascii="Calibri" w:eastAsia="Times New Roman" w:hAnsi="Calibri" w:cs="Times New Roman"/>
                <w:color w:val="000000"/>
                <w:sz w:val="20"/>
                <w:szCs w:val="20"/>
                <w:lang w:val="en-GB" w:eastAsia="en-GB"/>
              </w:rPr>
            </w:pPr>
            <w:r w:rsidRPr="0029464B">
              <w:rPr>
                <w:rFonts w:ascii="Calibri" w:eastAsia="Times New Roman" w:hAnsi="Calibri" w:cs="Times New Roman"/>
                <w:color w:val="000000"/>
                <w:sz w:val="20"/>
                <w:szCs w:val="20"/>
                <w:lang w:val="en-GB" w:eastAsia="en-GB"/>
              </w:rPr>
              <w:t>Country of departure</w:t>
            </w:r>
          </w:p>
        </w:tc>
        <w:tc>
          <w:tcPr>
            <w:tcW w:w="1660" w:type="dxa"/>
            <w:tcBorders>
              <w:top w:val="nil"/>
              <w:left w:val="nil"/>
              <w:bottom w:val="nil"/>
              <w:right w:val="single" w:sz="4" w:space="0" w:color="auto"/>
            </w:tcBorders>
            <w:shd w:val="clear" w:color="auto" w:fill="auto"/>
            <w:noWrap/>
            <w:vAlign w:val="center"/>
            <w:hideMark/>
          </w:tcPr>
          <w:p w14:paraId="3DD570E4" w14:textId="77777777" w:rsidR="0029464B" w:rsidRPr="0029464B" w:rsidRDefault="0029464B" w:rsidP="0029464B">
            <w:pPr>
              <w:spacing w:after="0" w:line="240" w:lineRule="auto"/>
              <w:rPr>
                <w:rFonts w:ascii="Calibri" w:eastAsia="Times New Roman" w:hAnsi="Calibri" w:cs="Times New Roman"/>
                <w:color w:val="000000"/>
                <w:sz w:val="20"/>
                <w:szCs w:val="20"/>
                <w:lang w:val="en-GB" w:eastAsia="en-GB"/>
              </w:rPr>
            </w:pPr>
            <w:r w:rsidRPr="0029464B">
              <w:rPr>
                <w:rFonts w:ascii="Calibri" w:eastAsia="Times New Roman" w:hAnsi="Calibri" w:cs="Times New Roman"/>
                <w:color w:val="000000"/>
                <w:sz w:val="20"/>
                <w:szCs w:val="20"/>
                <w:lang w:val="en-GB" w:eastAsia="en-GB"/>
              </w:rPr>
              <w:t>South Korea</w:t>
            </w:r>
          </w:p>
        </w:tc>
        <w:tc>
          <w:tcPr>
            <w:tcW w:w="1660" w:type="dxa"/>
            <w:tcBorders>
              <w:top w:val="nil"/>
              <w:left w:val="nil"/>
              <w:bottom w:val="nil"/>
              <w:right w:val="single" w:sz="4" w:space="0" w:color="auto"/>
            </w:tcBorders>
            <w:shd w:val="clear" w:color="auto" w:fill="auto"/>
            <w:noWrap/>
            <w:vAlign w:val="center"/>
            <w:hideMark/>
          </w:tcPr>
          <w:p w14:paraId="4058BBDC" w14:textId="77777777" w:rsidR="0029464B" w:rsidRPr="0029464B" w:rsidRDefault="0029464B" w:rsidP="0029464B">
            <w:pPr>
              <w:spacing w:after="0" w:line="240" w:lineRule="auto"/>
              <w:rPr>
                <w:rFonts w:ascii="Calibri" w:eastAsia="Times New Roman" w:hAnsi="Calibri" w:cs="Times New Roman"/>
                <w:color w:val="000000"/>
                <w:sz w:val="20"/>
                <w:szCs w:val="20"/>
                <w:lang w:val="en-GB" w:eastAsia="en-GB"/>
              </w:rPr>
            </w:pPr>
            <w:r w:rsidRPr="0029464B">
              <w:rPr>
                <w:rFonts w:ascii="Calibri" w:eastAsia="Times New Roman" w:hAnsi="Calibri" w:cs="Times New Roman"/>
                <w:color w:val="000000"/>
                <w:sz w:val="20"/>
                <w:szCs w:val="20"/>
                <w:lang w:val="en-GB" w:eastAsia="en-GB"/>
              </w:rPr>
              <w:t>Vietnam</w:t>
            </w:r>
          </w:p>
        </w:tc>
        <w:tc>
          <w:tcPr>
            <w:tcW w:w="1660" w:type="dxa"/>
            <w:tcBorders>
              <w:top w:val="nil"/>
              <w:left w:val="nil"/>
              <w:bottom w:val="nil"/>
              <w:right w:val="single" w:sz="4" w:space="0" w:color="auto"/>
            </w:tcBorders>
            <w:shd w:val="clear" w:color="auto" w:fill="auto"/>
            <w:noWrap/>
            <w:vAlign w:val="center"/>
            <w:hideMark/>
          </w:tcPr>
          <w:p w14:paraId="272BC961" w14:textId="77777777" w:rsidR="0029464B" w:rsidRPr="0029464B" w:rsidRDefault="0029464B" w:rsidP="0029464B">
            <w:pPr>
              <w:spacing w:after="0" w:line="240" w:lineRule="auto"/>
              <w:rPr>
                <w:rFonts w:ascii="Calibri" w:eastAsia="Times New Roman" w:hAnsi="Calibri" w:cs="Times New Roman"/>
                <w:color w:val="000000"/>
                <w:sz w:val="20"/>
                <w:szCs w:val="20"/>
                <w:lang w:val="en-GB" w:eastAsia="en-GB"/>
              </w:rPr>
            </w:pPr>
            <w:r w:rsidRPr="0029464B">
              <w:rPr>
                <w:rFonts w:ascii="Calibri" w:eastAsia="Times New Roman" w:hAnsi="Calibri" w:cs="Times New Roman"/>
                <w:color w:val="000000"/>
                <w:sz w:val="20"/>
                <w:szCs w:val="20"/>
                <w:lang w:val="en-GB" w:eastAsia="en-GB"/>
              </w:rPr>
              <w:t>Norway</w:t>
            </w:r>
          </w:p>
        </w:tc>
      </w:tr>
      <w:tr w:rsidR="0029464B" w:rsidRPr="0029464B" w14:paraId="5F589D20" w14:textId="77777777" w:rsidTr="0029464B">
        <w:trPr>
          <w:trHeight w:val="420"/>
          <w:jc w:val="center"/>
        </w:trPr>
        <w:tc>
          <w:tcPr>
            <w:tcW w:w="2460" w:type="dxa"/>
            <w:tcBorders>
              <w:top w:val="nil"/>
              <w:left w:val="single" w:sz="4" w:space="0" w:color="auto"/>
              <w:bottom w:val="nil"/>
              <w:right w:val="single" w:sz="4" w:space="0" w:color="auto"/>
            </w:tcBorders>
            <w:shd w:val="clear" w:color="auto" w:fill="auto"/>
            <w:vAlign w:val="center"/>
            <w:hideMark/>
          </w:tcPr>
          <w:p w14:paraId="0E9D6E69" w14:textId="77777777" w:rsidR="0029464B" w:rsidRPr="0029464B" w:rsidRDefault="0029464B" w:rsidP="0029464B">
            <w:pPr>
              <w:spacing w:after="0" w:line="240" w:lineRule="auto"/>
              <w:rPr>
                <w:rFonts w:ascii="Calibri" w:eastAsia="Times New Roman" w:hAnsi="Calibri" w:cs="Times New Roman"/>
                <w:color w:val="000000"/>
                <w:sz w:val="20"/>
                <w:szCs w:val="20"/>
                <w:lang w:val="en-GB" w:eastAsia="en-GB"/>
              </w:rPr>
            </w:pPr>
            <w:r w:rsidRPr="0029464B">
              <w:rPr>
                <w:rFonts w:ascii="Calibri" w:eastAsia="Times New Roman" w:hAnsi="Calibri" w:cs="Times New Roman"/>
                <w:color w:val="000000"/>
                <w:sz w:val="20"/>
                <w:szCs w:val="20"/>
                <w:lang w:val="en-GB" w:eastAsia="en-GB"/>
              </w:rPr>
              <w:t>Country of destination</w:t>
            </w:r>
          </w:p>
        </w:tc>
        <w:tc>
          <w:tcPr>
            <w:tcW w:w="1660" w:type="dxa"/>
            <w:tcBorders>
              <w:top w:val="nil"/>
              <w:left w:val="nil"/>
              <w:bottom w:val="nil"/>
              <w:right w:val="single" w:sz="4" w:space="0" w:color="auto"/>
            </w:tcBorders>
            <w:shd w:val="clear" w:color="auto" w:fill="auto"/>
            <w:noWrap/>
            <w:vAlign w:val="center"/>
            <w:hideMark/>
          </w:tcPr>
          <w:p w14:paraId="48A15EBA" w14:textId="77777777" w:rsidR="0029464B" w:rsidRPr="0029464B" w:rsidRDefault="0029464B" w:rsidP="0029464B">
            <w:pPr>
              <w:spacing w:after="0" w:line="240" w:lineRule="auto"/>
              <w:rPr>
                <w:rFonts w:ascii="Calibri" w:eastAsia="Times New Roman" w:hAnsi="Calibri" w:cs="Times New Roman"/>
                <w:color w:val="000000"/>
                <w:sz w:val="20"/>
                <w:szCs w:val="20"/>
                <w:lang w:val="en-GB" w:eastAsia="en-GB"/>
              </w:rPr>
            </w:pPr>
            <w:r w:rsidRPr="0029464B">
              <w:rPr>
                <w:rFonts w:ascii="Calibri" w:eastAsia="Times New Roman" w:hAnsi="Calibri" w:cs="Times New Roman"/>
                <w:color w:val="000000"/>
                <w:sz w:val="20"/>
                <w:szCs w:val="20"/>
                <w:lang w:val="en-GB" w:eastAsia="en-GB"/>
              </w:rPr>
              <w:t>Netherlands</w:t>
            </w:r>
          </w:p>
        </w:tc>
        <w:tc>
          <w:tcPr>
            <w:tcW w:w="1660" w:type="dxa"/>
            <w:tcBorders>
              <w:top w:val="nil"/>
              <w:left w:val="nil"/>
              <w:bottom w:val="nil"/>
              <w:right w:val="single" w:sz="4" w:space="0" w:color="auto"/>
            </w:tcBorders>
            <w:shd w:val="clear" w:color="auto" w:fill="auto"/>
            <w:noWrap/>
            <w:vAlign w:val="center"/>
            <w:hideMark/>
          </w:tcPr>
          <w:p w14:paraId="71BBE254" w14:textId="77777777" w:rsidR="0029464B" w:rsidRPr="0029464B" w:rsidRDefault="0029464B" w:rsidP="0029464B">
            <w:pPr>
              <w:spacing w:after="0" w:line="240" w:lineRule="auto"/>
              <w:rPr>
                <w:rFonts w:ascii="Calibri" w:eastAsia="Times New Roman" w:hAnsi="Calibri" w:cs="Times New Roman"/>
                <w:color w:val="000000"/>
                <w:sz w:val="20"/>
                <w:szCs w:val="20"/>
                <w:lang w:val="en-GB" w:eastAsia="en-GB"/>
              </w:rPr>
            </w:pPr>
            <w:r w:rsidRPr="0029464B">
              <w:rPr>
                <w:rFonts w:ascii="Calibri" w:eastAsia="Times New Roman" w:hAnsi="Calibri" w:cs="Times New Roman"/>
                <w:color w:val="000000"/>
                <w:sz w:val="20"/>
                <w:szCs w:val="20"/>
                <w:lang w:val="en-GB" w:eastAsia="en-GB"/>
              </w:rPr>
              <w:t>Poland</w:t>
            </w:r>
          </w:p>
        </w:tc>
        <w:tc>
          <w:tcPr>
            <w:tcW w:w="1660" w:type="dxa"/>
            <w:tcBorders>
              <w:top w:val="nil"/>
              <w:left w:val="nil"/>
              <w:bottom w:val="nil"/>
              <w:right w:val="single" w:sz="4" w:space="0" w:color="auto"/>
            </w:tcBorders>
            <w:shd w:val="clear" w:color="auto" w:fill="auto"/>
            <w:noWrap/>
            <w:vAlign w:val="center"/>
            <w:hideMark/>
          </w:tcPr>
          <w:p w14:paraId="4FE6ABC6" w14:textId="77777777" w:rsidR="0029464B" w:rsidRPr="0029464B" w:rsidRDefault="0029464B" w:rsidP="0029464B">
            <w:pPr>
              <w:spacing w:after="0" w:line="240" w:lineRule="auto"/>
              <w:rPr>
                <w:rFonts w:ascii="Calibri" w:eastAsia="Times New Roman" w:hAnsi="Calibri" w:cs="Times New Roman"/>
                <w:color w:val="000000"/>
                <w:sz w:val="20"/>
                <w:szCs w:val="20"/>
                <w:lang w:val="en-GB" w:eastAsia="en-GB"/>
              </w:rPr>
            </w:pPr>
            <w:r w:rsidRPr="0029464B">
              <w:rPr>
                <w:rFonts w:ascii="Calibri" w:eastAsia="Times New Roman" w:hAnsi="Calibri" w:cs="Times New Roman"/>
                <w:color w:val="000000"/>
                <w:sz w:val="20"/>
                <w:szCs w:val="20"/>
                <w:lang w:val="en-GB" w:eastAsia="en-GB"/>
              </w:rPr>
              <w:t>Japan</w:t>
            </w:r>
          </w:p>
        </w:tc>
      </w:tr>
      <w:tr w:rsidR="0029464B" w:rsidRPr="0029464B" w14:paraId="659A42AA" w14:textId="77777777" w:rsidTr="0029464B">
        <w:trPr>
          <w:trHeight w:val="420"/>
          <w:jc w:val="center"/>
        </w:trPr>
        <w:tc>
          <w:tcPr>
            <w:tcW w:w="2460" w:type="dxa"/>
            <w:tcBorders>
              <w:top w:val="nil"/>
              <w:left w:val="single" w:sz="4" w:space="0" w:color="auto"/>
              <w:bottom w:val="nil"/>
              <w:right w:val="single" w:sz="4" w:space="0" w:color="auto"/>
            </w:tcBorders>
            <w:shd w:val="clear" w:color="auto" w:fill="auto"/>
            <w:vAlign w:val="center"/>
            <w:hideMark/>
          </w:tcPr>
          <w:p w14:paraId="6590B86D" w14:textId="77777777" w:rsidR="0029464B" w:rsidRPr="0029464B" w:rsidRDefault="0029464B" w:rsidP="0029464B">
            <w:pPr>
              <w:spacing w:after="0" w:line="240" w:lineRule="auto"/>
              <w:rPr>
                <w:rFonts w:ascii="Calibri" w:eastAsia="Times New Roman" w:hAnsi="Calibri" w:cs="Times New Roman"/>
                <w:color w:val="000000"/>
                <w:sz w:val="20"/>
                <w:szCs w:val="20"/>
                <w:lang w:val="en-GB" w:eastAsia="en-GB"/>
              </w:rPr>
            </w:pPr>
            <w:r w:rsidRPr="0029464B">
              <w:rPr>
                <w:rFonts w:ascii="Calibri" w:eastAsia="Times New Roman" w:hAnsi="Calibri" w:cs="Times New Roman"/>
                <w:color w:val="000000"/>
                <w:sz w:val="20"/>
                <w:szCs w:val="20"/>
                <w:lang w:val="en-GB" w:eastAsia="en-GB"/>
              </w:rPr>
              <w:t>Entry to NSR day</w:t>
            </w:r>
          </w:p>
        </w:tc>
        <w:tc>
          <w:tcPr>
            <w:tcW w:w="1660" w:type="dxa"/>
            <w:tcBorders>
              <w:top w:val="nil"/>
              <w:left w:val="nil"/>
              <w:bottom w:val="nil"/>
              <w:right w:val="single" w:sz="4" w:space="0" w:color="auto"/>
            </w:tcBorders>
            <w:shd w:val="clear" w:color="auto" w:fill="auto"/>
            <w:noWrap/>
            <w:vAlign w:val="center"/>
            <w:hideMark/>
          </w:tcPr>
          <w:p w14:paraId="7C002BB3" w14:textId="77777777" w:rsidR="0029464B" w:rsidRPr="0029464B" w:rsidRDefault="0029464B" w:rsidP="0029464B">
            <w:pPr>
              <w:spacing w:after="0" w:line="240" w:lineRule="auto"/>
              <w:rPr>
                <w:rFonts w:ascii="Calibri" w:eastAsia="Times New Roman" w:hAnsi="Calibri" w:cs="Times New Roman"/>
                <w:color w:val="000000"/>
                <w:sz w:val="20"/>
                <w:szCs w:val="20"/>
                <w:lang w:val="en-GB" w:eastAsia="en-GB"/>
              </w:rPr>
            </w:pPr>
            <w:r w:rsidRPr="0029464B">
              <w:rPr>
                <w:rFonts w:ascii="Calibri" w:eastAsia="Times New Roman" w:hAnsi="Calibri" w:cs="Times New Roman"/>
                <w:color w:val="000000"/>
                <w:sz w:val="20"/>
                <w:szCs w:val="20"/>
                <w:lang w:val="en-GB" w:eastAsia="en-GB"/>
              </w:rPr>
              <w:t>26-Aug-13</w:t>
            </w:r>
          </w:p>
        </w:tc>
        <w:tc>
          <w:tcPr>
            <w:tcW w:w="1660" w:type="dxa"/>
            <w:tcBorders>
              <w:top w:val="nil"/>
              <w:left w:val="nil"/>
              <w:bottom w:val="nil"/>
              <w:right w:val="single" w:sz="4" w:space="0" w:color="auto"/>
            </w:tcBorders>
            <w:shd w:val="clear" w:color="auto" w:fill="auto"/>
            <w:noWrap/>
            <w:vAlign w:val="center"/>
            <w:hideMark/>
          </w:tcPr>
          <w:p w14:paraId="2D9966C4" w14:textId="77777777" w:rsidR="0029464B" w:rsidRPr="0029464B" w:rsidRDefault="0029464B" w:rsidP="0029464B">
            <w:pPr>
              <w:spacing w:after="0" w:line="240" w:lineRule="auto"/>
              <w:rPr>
                <w:rFonts w:ascii="Calibri" w:eastAsia="Times New Roman" w:hAnsi="Calibri" w:cs="Times New Roman"/>
                <w:color w:val="000000"/>
                <w:sz w:val="20"/>
                <w:szCs w:val="20"/>
                <w:lang w:val="en-GB" w:eastAsia="en-GB"/>
              </w:rPr>
            </w:pPr>
            <w:r w:rsidRPr="0029464B">
              <w:rPr>
                <w:rFonts w:ascii="Calibri" w:eastAsia="Times New Roman" w:hAnsi="Calibri" w:cs="Times New Roman"/>
                <w:color w:val="000000"/>
                <w:sz w:val="20"/>
                <w:szCs w:val="20"/>
                <w:lang w:val="en-GB" w:eastAsia="en-GB"/>
              </w:rPr>
              <w:t>11-Aug-13</w:t>
            </w:r>
          </w:p>
        </w:tc>
        <w:tc>
          <w:tcPr>
            <w:tcW w:w="1660" w:type="dxa"/>
            <w:tcBorders>
              <w:top w:val="nil"/>
              <w:left w:val="nil"/>
              <w:bottom w:val="nil"/>
              <w:right w:val="single" w:sz="4" w:space="0" w:color="auto"/>
            </w:tcBorders>
            <w:shd w:val="clear" w:color="auto" w:fill="auto"/>
            <w:noWrap/>
            <w:vAlign w:val="center"/>
            <w:hideMark/>
          </w:tcPr>
          <w:p w14:paraId="7108470A" w14:textId="77777777" w:rsidR="0029464B" w:rsidRPr="0029464B" w:rsidRDefault="0029464B" w:rsidP="0029464B">
            <w:pPr>
              <w:spacing w:after="0" w:line="240" w:lineRule="auto"/>
              <w:rPr>
                <w:rFonts w:ascii="Calibri" w:eastAsia="Times New Roman" w:hAnsi="Calibri" w:cs="Times New Roman"/>
                <w:color w:val="000000"/>
                <w:sz w:val="20"/>
                <w:szCs w:val="20"/>
                <w:lang w:val="en-GB" w:eastAsia="en-GB"/>
              </w:rPr>
            </w:pPr>
            <w:r w:rsidRPr="0029464B">
              <w:rPr>
                <w:rFonts w:ascii="Calibri" w:eastAsia="Times New Roman" w:hAnsi="Calibri" w:cs="Times New Roman"/>
                <w:color w:val="000000"/>
                <w:sz w:val="20"/>
                <w:szCs w:val="20"/>
                <w:lang w:val="en-GB" w:eastAsia="en-GB"/>
              </w:rPr>
              <w:t>24-Jul-13</w:t>
            </w:r>
          </w:p>
        </w:tc>
      </w:tr>
      <w:tr w:rsidR="0029464B" w:rsidRPr="0029464B" w14:paraId="2953970F" w14:textId="77777777" w:rsidTr="0029464B">
        <w:trPr>
          <w:trHeight w:val="420"/>
          <w:jc w:val="center"/>
        </w:trPr>
        <w:tc>
          <w:tcPr>
            <w:tcW w:w="2460" w:type="dxa"/>
            <w:tcBorders>
              <w:top w:val="nil"/>
              <w:left w:val="single" w:sz="4" w:space="0" w:color="auto"/>
              <w:bottom w:val="nil"/>
              <w:right w:val="single" w:sz="4" w:space="0" w:color="auto"/>
            </w:tcBorders>
            <w:shd w:val="clear" w:color="auto" w:fill="auto"/>
            <w:vAlign w:val="center"/>
            <w:hideMark/>
          </w:tcPr>
          <w:p w14:paraId="69FC73A8" w14:textId="77777777" w:rsidR="0029464B" w:rsidRPr="0029464B" w:rsidRDefault="0029464B" w:rsidP="0029464B">
            <w:pPr>
              <w:spacing w:after="0" w:line="240" w:lineRule="auto"/>
              <w:rPr>
                <w:rFonts w:ascii="Calibri" w:eastAsia="Times New Roman" w:hAnsi="Calibri" w:cs="Times New Roman"/>
                <w:color w:val="000000"/>
                <w:sz w:val="20"/>
                <w:szCs w:val="20"/>
                <w:lang w:val="en-GB" w:eastAsia="en-GB"/>
              </w:rPr>
            </w:pPr>
            <w:r w:rsidRPr="0029464B">
              <w:rPr>
                <w:rFonts w:ascii="Calibri" w:eastAsia="Times New Roman" w:hAnsi="Calibri" w:cs="Times New Roman"/>
                <w:color w:val="000000"/>
                <w:sz w:val="20"/>
                <w:szCs w:val="20"/>
                <w:lang w:val="en-GB" w:eastAsia="en-GB"/>
              </w:rPr>
              <w:t>Exit from NSR day</w:t>
            </w:r>
          </w:p>
        </w:tc>
        <w:tc>
          <w:tcPr>
            <w:tcW w:w="1660" w:type="dxa"/>
            <w:tcBorders>
              <w:top w:val="nil"/>
              <w:left w:val="nil"/>
              <w:bottom w:val="nil"/>
              <w:right w:val="single" w:sz="4" w:space="0" w:color="auto"/>
            </w:tcBorders>
            <w:shd w:val="clear" w:color="auto" w:fill="auto"/>
            <w:noWrap/>
            <w:vAlign w:val="center"/>
            <w:hideMark/>
          </w:tcPr>
          <w:p w14:paraId="14EDF68F" w14:textId="77777777" w:rsidR="0029464B" w:rsidRPr="0029464B" w:rsidRDefault="0029464B" w:rsidP="0029464B">
            <w:pPr>
              <w:spacing w:after="0" w:line="240" w:lineRule="auto"/>
              <w:rPr>
                <w:rFonts w:ascii="Calibri" w:eastAsia="Times New Roman" w:hAnsi="Calibri" w:cs="Times New Roman"/>
                <w:color w:val="000000"/>
                <w:sz w:val="20"/>
                <w:szCs w:val="20"/>
                <w:lang w:val="en-GB" w:eastAsia="en-GB"/>
              </w:rPr>
            </w:pPr>
            <w:r w:rsidRPr="0029464B">
              <w:rPr>
                <w:rFonts w:ascii="Calibri" w:eastAsia="Times New Roman" w:hAnsi="Calibri" w:cs="Times New Roman"/>
                <w:color w:val="000000"/>
                <w:sz w:val="20"/>
                <w:szCs w:val="20"/>
                <w:lang w:val="en-GB" w:eastAsia="en-GB"/>
              </w:rPr>
              <w:t>03-Sep-13</w:t>
            </w:r>
          </w:p>
        </w:tc>
        <w:tc>
          <w:tcPr>
            <w:tcW w:w="1660" w:type="dxa"/>
            <w:tcBorders>
              <w:top w:val="nil"/>
              <w:left w:val="nil"/>
              <w:bottom w:val="nil"/>
              <w:right w:val="single" w:sz="4" w:space="0" w:color="auto"/>
            </w:tcBorders>
            <w:shd w:val="clear" w:color="auto" w:fill="auto"/>
            <w:noWrap/>
            <w:vAlign w:val="center"/>
            <w:hideMark/>
          </w:tcPr>
          <w:p w14:paraId="08188F77" w14:textId="77777777" w:rsidR="0029464B" w:rsidRPr="0029464B" w:rsidRDefault="0029464B" w:rsidP="0029464B">
            <w:pPr>
              <w:spacing w:after="0" w:line="240" w:lineRule="auto"/>
              <w:rPr>
                <w:rFonts w:ascii="Calibri" w:eastAsia="Times New Roman" w:hAnsi="Calibri" w:cs="Times New Roman"/>
                <w:color w:val="000000"/>
                <w:sz w:val="20"/>
                <w:szCs w:val="20"/>
                <w:lang w:val="en-GB" w:eastAsia="en-GB"/>
              </w:rPr>
            </w:pPr>
            <w:r w:rsidRPr="0029464B">
              <w:rPr>
                <w:rFonts w:ascii="Calibri" w:eastAsia="Times New Roman" w:hAnsi="Calibri" w:cs="Times New Roman"/>
                <w:color w:val="000000"/>
                <w:sz w:val="20"/>
                <w:szCs w:val="20"/>
                <w:lang w:val="en-GB" w:eastAsia="en-GB"/>
              </w:rPr>
              <w:t>25-Aug-13</w:t>
            </w:r>
          </w:p>
        </w:tc>
        <w:tc>
          <w:tcPr>
            <w:tcW w:w="1660" w:type="dxa"/>
            <w:tcBorders>
              <w:top w:val="nil"/>
              <w:left w:val="nil"/>
              <w:bottom w:val="nil"/>
              <w:right w:val="single" w:sz="4" w:space="0" w:color="auto"/>
            </w:tcBorders>
            <w:shd w:val="clear" w:color="auto" w:fill="auto"/>
            <w:noWrap/>
            <w:vAlign w:val="center"/>
            <w:hideMark/>
          </w:tcPr>
          <w:p w14:paraId="31446E98" w14:textId="77777777" w:rsidR="0029464B" w:rsidRPr="0029464B" w:rsidRDefault="0029464B" w:rsidP="0029464B">
            <w:pPr>
              <w:spacing w:after="0" w:line="240" w:lineRule="auto"/>
              <w:rPr>
                <w:rFonts w:ascii="Calibri" w:eastAsia="Times New Roman" w:hAnsi="Calibri" w:cs="Times New Roman"/>
                <w:color w:val="000000"/>
                <w:sz w:val="20"/>
                <w:szCs w:val="20"/>
                <w:lang w:val="en-GB" w:eastAsia="en-GB"/>
              </w:rPr>
            </w:pPr>
            <w:r w:rsidRPr="0029464B">
              <w:rPr>
                <w:rFonts w:ascii="Calibri" w:eastAsia="Times New Roman" w:hAnsi="Calibri" w:cs="Times New Roman"/>
                <w:color w:val="000000"/>
                <w:sz w:val="20"/>
                <w:szCs w:val="20"/>
                <w:lang w:val="en-GB" w:eastAsia="en-GB"/>
              </w:rPr>
              <w:t>05-Aug-13</w:t>
            </w:r>
          </w:p>
        </w:tc>
      </w:tr>
      <w:tr w:rsidR="0029464B" w:rsidRPr="0029464B" w14:paraId="7DDFD1E3" w14:textId="77777777" w:rsidTr="0029464B">
        <w:trPr>
          <w:trHeight w:val="420"/>
          <w:jc w:val="center"/>
        </w:trPr>
        <w:tc>
          <w:tcPr>
            <w:tcW w:w="2460" w:type="dxa"/>
            <w:tcBorders>
              <w:top w:val="nil"/>
              <w:left w:val="single" w:sz="4" w:space="0" w:color="auto"/>
              <w:bottom w:val="nil"/>
              <w:right w:val="single" w:sz="4" w:space="0" w:color="auto"/>
            </w:tcBorders>
            <w:shd w:val="clear" w:color="auto" w:fill="auto"/>
            <w:vAlign w:val="center"/>
            <w:hideMark/>
          </w:tcPr>
          <w:p w14:paraId="06D6EC20" w14:textId="77777777" w:rsidR="0029464B" w:rsidRPr="0029464B" w:rsidRDefault="0029464B" w:rsidP="0029464B">
            <w:pPr>
              <w:spacing w:after="0" w:line="240" w:lineRule="auto"/>
              <w:rPr>
                <w:rFonts w:ascii="Calibri" w:eastAsia="Times New Roman" w:hAnsi="Calibri" w:cs="Times New Roman"/>
                <w:color w:val="000000"/>
                <w:sz w:val="20"/>
                <w:szCs w:val="20"/>
                <w:lang w:val="en-GB" w:eastAsia="en-GB"/>
              </w:rPr>
            </w:pPr>
            <w:r w:rsidRPr="0029464B">
              <w:rPr>
                <w:rFonts w:ascii="Calibri" w:eastAsia="Times New Roman" w:hAnsi="Calibri" w:cs="Times New Roman"/>
                <w:color w:val="000000"/>
                <w:sz w:val="20"/>
                <w:szCs w:val="20"/>
                <w:lang w:val="en-GB" w:eastAsia="en-GB"/>
              </w:rPr>
              <w:t>Days spent on  NSR</w:t>
            </w:r>
          </w:p>
        </w:tc>
        <w:tc>
          <w:tcPr>
            <w:tcW w:w="1660" w:type="dxa"/>
            <w:tcBorders>
              <w:top w:val="nil"/>
              <w:left w:val="nil"/>
              <w:bottom w:val="nil"/>
              <w:right w:val="single" w:sz="4" w:space="0" w:color="auto"/>
            </w:tcBorders>
            <w:shd w:val="clear" w:color="auto" w:fill="auto"/>
            <w:noWrap/>
            <w:vAlign w:val="center"/>
            <w:hideMark/>
          </w:tcPr>
          <w:p w14:paraId="7E2D3AA6" w14:textId="77777777" w:rsidR="0029464B" w:rsidRPr="0029464B" w:rsidRDefault="0029464B" w:rsidP="0029464B">
            <w:pPr>
              <w:spacing w:after="0" w:line="240" w:lineRule="auto"/>
              <w:rPr>
                <w:rFonts w:ascii="Calibri" w:eastAsia="Times New Roman" w:hAnsi="Calibri" w:cs="Times New Roman"/>
                <w:color w:val="000000"/>
                <w:sz w:val="20"/>
                <w:szCs w:val="20"/>
                <w:lang w:val="en-GB" w:eastAsia="en-GB"/>
              </w:rPr>
            </w:pPr>
            <w:r w:rsidRPr="0029464B">
              <w:rPr>
                <w:rFonts w:ascii="Calibri" w:eastAsia="Times New Roman" w:hAnsi="Calibri" w:cs="Times New Roman"/>
                <w:color w:val="000000"/>
                <w:sz w:val="20"/>
                <w:szCs w:val="20"/>
                <w:lang w:val="en-GB" w:eastAsia="en-GB"/>
              </w:rPr>
              <w:t>7.4</w:t>
            </w:r>
          </w:p>
        </w:tc>
        <w:tc>
          <w:tcPr>
            <w:tcW w:w="1660" w:type="dxa"/>
            <w:tcBorders>
              <w:top w:val="nil"/>
              <w:left w:val="nil"/>
              <w:bottom w:val="nil"/>
              <w:right w:val="single" w:sz="4" w:space="0" w:color="auto"/>
            </w:tcBorders>
            <w:shd w:val="clear" w:color="auto" w:fill="auto"/>
            <w:noWrap/>
            <w:vAlign w:val="center"/>
            <w:hideMark/>
          </w:tcPr>
          <w:p w14:paraId="282FE6E5" w14:textId="77777777" w:rsidR="0029464B" w:rsidRPr="0029464B" w:rsidRDefault="0029464B" w:rsidP="0029464B">
            <w:pPr>
              <w:spacing w:after="0" w:line="240" w:lineRule="auto"/>
              <w:rPr>
                <w:rFonts w:ascii="Calibri" w:eastAsia="Times New Roman" w:hAnsi="Calibri" w:cs="Times New Roman"/>
                <w:color w:val="000000"/>
                <w:sz w:val="20"/>
                <w:szCs w:val="20"/>
                <w:lang w:val="en-GB" w:eastAsia="en-GB"/>
              </w:rPr>
            </w:pPr>
            <w:r w:rsidRPr="0029464B">
              <w:rPr>
                <w:rFonts w:ascii="Calibri" w:eastAsia="Times New Roman" w:hAnsi="Calibri" w:cs="Times New Roman"/>
                <w:color w:val="000000"/>
                <w:sz w:val="20"/>
                <w:szCs w:val="20"/>
                <w:lang w:val="en-GB" w:eastAsia="en-GB"/>
              </w:rPr>
              <w:t>14.8</w:t>
            </w:r>
          </w:p>
        </w:tc>
        <w:tc>
          <w:tcPr>
            <w:tcW w:w="1660" w:type="dxa"/>
            <w:tcBorders>
              <w:top w:val="nil"/>
              <w:left w:val="nil"/>
              <w:bottom w:val="nil"/>
              <w:right w:val="single" w:sz="4" w:space="0" w:color="auto"/>
            </w:tcBorders>
            <w:shd w:val="clear" w:color="auto" w:fill="auto"/>
            <w:noWrap/>
            <w:vAlign w:val="center"/>
            <w:hideMark/>
          </w:tcPr>
          <w:p w14:paraId="50B9AAF1" w14:textId="77777777" w:rsidR="0029464B" w:rsidRPr="0029464B" w:rsidRDefault="0029464B" w:rsidP="0029464B">
            <w:pPr>
              <w:spacing w:after="0" w:line="240" w:lineRule="auto"/>
              <w:rPr>
                <w:rFonts w:ascii="Calibri" w:eastAsia="Times New Roman" w:hAnsi="Calibri" w:cs="Times New Roman"/>
                <w:color w:val="000000"/>
                <w:sz w:val="20"/>
                <w:szCs w:val="20"/>
                <w:lang w:val="en-GB" w:eastAsia="en-GB"/>
              </w:rPr>
            </w:pPr>
            <w:r w:rsidRPr="0029464B">
              <w:rPr>
                <w:rFonts w:ascii="Calibri" w:eastAsia="Times New Roman" w:hAnsi="Calibri" w:cs="Times New Roman"/>
                <w:color w:val="000000"/>
                <w:sz w:val="20"/>
                <w:szCs w:val="20"/>
                <w:lang w:val="en-GB" w:eastAsia="en-GB"/>
              </w:rPr>
              <w:t>12.7</w:t>
            </w:r>
          </w:p>
        </w:tc>
      </w:tr>
      <w:tr w:rsidR="0029464B" w:rsidRPr="0029464B" w14:paraId="1583CD32" w14:textId="77777777" w:rsidTr="0029464B">
        <w:trPr>
          <w:trHeight w:val="420"/>
          <w:jc w:val="center"/>
        </w:trPr>
        <w:tc>
          <w:tcPr>
            <w:tcW w:w="2460" w:type="dxa"/>
            <w:tcBorders>
              <w:top w:val="nil"/>
              <w:left w:val="single" w:sz="4" w:space="0" w:color="auto"/>
              <w:bottom w:val="nil"/>
              <w:right w:val="single" w:sz="4" w:space="0" w:color="auto"/>
            </w:tcBorders>
            <w:shd w:val="clear" w:color="auto" w:fill="auto"/>
            <w:vAlign w:val="center"/>
            <w:hideMark/>
          </w:tcPr>
          <w:p w14:paraId="0E83F8B7" w14:textId="77777777" w:rsidR="0029464B" w:rsidRPr="0029464B" w:rsidRDefault="0029464B" w:rsidP="0029464B">
            <w:pPr>
              <w:spacing w:after="0" w:line="240" w:lineRule="auto"/>
              <w:rPr>
                <w:rFonts w:ascii="Calibri" w:eastAsia="Times New Roman" w:hAnsi="Calibri" w:cs="Times New Roman"/>
                <w:color w:val="000000"/>
                <w:sz w:val="20"/>
                <w:szCs w:val="20"/>
                <w:lang w:val="en-GB" w:eastAsia="en-GB"/>
              </w:rPr>
            </w:pPr>
            <w:r w:rsidRPr="0029464B">
              <w:rPr>
                <w:rFonts w:ascii="Calibri" w:eastAsia="Times New Roman" w:hAnsi="Calibri" w:cs="Times New Roman"/>
                <w:color w:val="000000"/>
                <w:sz w:val="20"/>
                <w:szCs w:val="20"/>
                <w:lang w:val="en-GB" w:eastAsia="en-GB"/>
              </w:rPr>
              <w:t>Average speed (Kn)</w:t>
            </w:r>
          </w:p>
        </w:tc>
        <w:tc>
          <w:tcPr>
            <w:tcW w:w="1660" w:type="dxa"/>
            <w:tcBorders>
              <w:top w:val="nil"/>
              <w:left w:val="nil"/>
              <w:bottom w:val="nil"/>
              <w:right w:val="single" w:sz="4" w:space="0" w:color="auto"/>
            </w:tcBorders>
            <w:shd w:val="clear" w:color="auto" w:fill="auto"/>
            <w:noWrap/>
            <w:vAlign w:val="center"/>
            <w:hideMark/>
          </w:tcPr>
          <w:p w14:paraId="77E932B5" w14:textId="77777777" w:rsidR="0029464B" w:rsidRPr="0029464B" w:rsidRDefault="0029464B" w:rsidP="0029464B">
            <w:pPr>
              <w:spacing w:after="0" w:line="240" w:lineRule="auto"/>
              <w:rPr>
                <w:rFonts w:ascii="Calibri" w:eastAsia="Times New Roman" w:hAnsi="Calibri" w:cs="Times New Roman"/>
                <w:color w:val="000000"/>
                <w:sz w:val="20"/>
                <w:szCs w:val="20"/>
                <w:lang w:val="en-GB" w:eastAsia="en-GB"/>
              </w:rPr>
            </w:pPr>
            <w:r w:rsidRPr="0029464B">
              <w:rPr>
                <w:rFonts w:ascii="Calibri" w:eastAsia="Times New Roman" w:hAnsi="Calibri" w:cs="Times New Roman"/>
                <w:color w:val="000000"/>
                <w:sz w:val="20"/>
                <w:szCs w:val="20"/>
                <w:lang w:val="en-GB" w:eastAsia="en-GB"/>
              </w:rPr>
              <w:t>14.1</w:t>
            </w:r>
          </w:p>
        </w:tc>
        <w:tc>
          <w:tcPr>
            <w:tcW w:w="1660" w:type="dxa"/>
            <w:tcBorders>
              <w:top w:val="nil"/>
              <w:left w:val="nil"/>
              <w:bottom w:val="nil"/>
              <w:right w:val="single" w:sz="4" w:space="0" w:color="auto"/>
            </w:tcBorders>
            <w:shd w:val="clear" w:color="auto" w:fill="auto"/>
            <w:noWrap/>
            <w:vAlign w:val="center"/>
            <w:hideMark/>
          </w:tcPr>
          <w:p w14:paraId="484B4CBA" w14:textId="77777777" w:rsidR="0029464B" w:rsidRPr="0029464B" w:rsidRDefault="0029464B" w:rsidP="0029464B">
            <w:pPr>
              <w:spacing w:after="0" w:line="240" w:lineRule="auto"/>
              <w:rPr>
                <w:rFonts w:ascii="Calibri" w:eastAsia="Times New Roman" w:hAnsi="Calibri" w:cs="Times New Roman"/>
                <w:color w:val="000000"/>
                <w:sz w:val="20"/>
                <w:szCs w:val="20"/>
                <w:lang w:val="en-GB" w:eastAsia="en-GB"/>
              </w:rPr>
            </w:pPr>
            <w:r w:rsidRPr="0029464B">
              <w:rPr>
                <w:rFonts w:ascii="Calibri" w:eastAsia="Times New Roman" w:hAnsi="Calibri" w:cs="Times New Roman"/>
                <w:color w:val="000000"/>
                <w:sz w:val="20"/>
                <w:szCs w:val="20"/>
                <w:lang w:val="en-GB" w:eastAsia="en-GB"/>
              </w:rPr>
              <w:t>7.6</w:t>
            </w:r>
          </w:p>
        </w:tc>
        <w:tc>
          <w:tcPr>
            <w:tcW w:w="1660" w:type="dxa"/>
            <w:tcBorders>
              <w:top w:val="nil"/>
              <w:left w:val="nil"/>
              <w:bottom w:val="nil"/>
              <w:right w:val="single" w:sz="4" w:space="0" w:color="auto"/>
            </w:tcBorders>
            <w:shd w:val="clear" w:color="auto" w:fill="auto"/>
            <w:noWrap/>
            <w:vAlign w:val="center"/>
            <w:hideMark/>
          </w:tcPr>
          <w:p w14:paraId="0BCB68E5" w14:textId="77777777" w:rsidR="0029464B" w:rsidRPr="0029464B" w:rsidRDefault="0029464B" w:rsidP="0029464B">
            <w:pPr>
              <w:spacing w:after="0" w:line="240" w:lineRule="auto"/>
              <w:rPr>
                <w:rFonts w:ascii="Calibri" w:eastAsia="Times New Roman" w:hAnsi="Calibri" w:cs="Times New Roman"/>
                <w:color w:val="000000"/>
                <w:sz w:val="20"/>
                <w:szCs w:val="20"/>
                <w:lang w:val="en-GB" w:eastAsia="en-GB"/>
              </w:rPr>
            </w:pPr>
            <w:r w:rsidRPr="0029464B">
              <w:rPr>
                <w:rFonts w:ascii="Calibri" w:eastAsia="Times New Roman" w:hAnsi="Calibri" w:cs="Times New Roman"/>
                <w:color w:val="000000"/>
                <w:sz w:val="20"/>
                <w:szCs w:val="20"/>
                <w:lang w:val="en-GB" w:eastAsia="en-GB"/>
              </w:rPr>
              <w:t>8.2</w:t>
            </w:r>
          </w:p>
        </w:tc>
      </w:tr>
      <w:tr w:rsidR="0029464B" w:rsidRPr="0029464B" w14:paraId="14B3D7A9" w14:textId="77777777" w:rsidTr="0029464B">
        <w:trPr>
          <w:trHeight w:val="420"/>
          <w:jc w:val="center"/>
        </w:trPr>
        <w:tc>
          <w:tcPr>
            <w:tcW w:w="2460" w:type="dxa"/>
            <w:tcBorders>
              <w:top w:val="nil"/>
              <w:left w:val="single" w:sz="4" w:space="0" w:color="auto"/>
              <w:bottom w:val="single" w:sz="4" w:space="0" w:color="auto"/>
              <w:right w:val="single" w:sz="4" w:space="0" w:color="auto"/>
            </w:tcBorders>
            <w:shd w:val="clear" w:color="auto" w:fill="auto"/>
            <w:vAlign w:val="center"/>
            <w:hideMark/>
          </w:tcPr>
          <w:p w14:paraId="7C63ACE2" w14:textId="77777777" w:rsidR="0029464B" w:rsidRPr="0029464B" w:rsidRDefault="0029464B" w:rsidP="0029464B">
            <w:pPr>
              <w:spacing w:after="0" w:line="240" w:lineRule="auto"/>
              <w:rPr>
                <w:rFonts w:ascii="Calibri" w:eastAsia="Times New Roman" w:hAnsi="Calibri" w:cs="Times New Roman"/>
                <w:color w:val="000000"/>
                <w:sz w:val="20"/>
                <w:szCs w:val="20"/>
                <w:lang w:val="en-GB" w:eastAsia="en-GB"/>
              </w:rPr>
            </w:pPr>
            <w:r w:rsidRPr="0029464B">
              <w:rPr>
                <w:rFonts w:ascii="Calibri" w:eastAsia="Times New Roman" w:hAnsi="Calibri" w:cs="Times New Roman"/>
                <w:color w:val="000000"/>
                <w:sz w:val="20"/>
                <w:szCs w:val="20"/>
                <w:lang w:val="en-GB" w:eastAsia="en-GB"/>
              </w:rPr>
              <w:t>Speed Service (Kn)</w:t>
            </w:r>
          </w:p>
        </w:tc>
        <w:tc>
          <w:tcPr>
            <w:tcW w:w="1660" w:type="dxa"/>
            <w:tcBorders>
              <w:top w:val="nil"/>
              <w:left w:val="nil"/>
              <w:bottom w:val="single" w:sz="4" w:space="0" w:color="auto"/>
              <w:right w:val="single" w:sz="4" w:space="0" w:color="auto"/>
            </w:tcBorders>
            <w:shd w:val="clear" w:color="auto" w:fill="auto"/>
            <w:noWrap/>
            <w:vAlign w:val="center"/>
            <w:hideMark/>
          </w:tcPr>
          <w:p w14:paraId="16EC635F" w14:textId="77777777" w:rsidR="0029464B" w:rsidRPr="0029464B" w:rsidRDefault="0029464B" w:rsidP="0029464B">
            <w:pPr>
              <w:spacing w:after="0" w:line="240" w:lineRule="auto"/>
              <w:rPr>
                <w:rFonts w:ascii="Calibri" w:eastAsia="Times New Roman" w:hAnsi="Calibri" w:cs="Times New Roman"/>
                <w:color w:val="000000"/>
                <w:sz w:val="20"/>
                <w:szCs w:val="20"/>
                <w:lang w:val="en-GB" w:eastAsia="en-GB"/>
              </w:rPr>
            </w:pPr>
            <w:r w:rsidRPr="0029464B">
              <w:rPr>
                <w:rFonts w:ascii="Calibri" w:eastAsia="Times New Roman" w:hAnsi="Calibri" w:cs="Times New Roman"/>
                <w:color w:val="000000"/>
                <w:sz w:val="20"/>
                <w:szCs w:val="20"/>
                <w:lang w:val="en-GB" w:eastAsia="en-GB"/>
              </w:rPr>
              <w:t>15.3</w:t>
            </w:r>
          </w:p>
        </w:tc>
        <w:tc>
          <w:tcPr>
            <w:tcW w:w="1660" w:type="dxa"/>
            <w:tcBorders>
              <w:top w:val="nil"/>
              <w:left w:val="nil"/>
              <w:bottom w:val="single" w:sz="4" w:space="0" w:color="auto"/>
              <w:right w:val="single" w:sz="4" w:space="0" w:color="auto"/>
            </w:tcBorders>
            <w:shd w:val="clear" w:color="auto" w:fill="auto"/>
            <w:noWrap/>
            <w:vAlign w:val="center"/>
            <w:hideMark/>
          </w:tcPr>
          <w:p w14:paraId="05AD045D" w14:textId="77777777" w:rsidR="0029464B" w:rsidRPr="0029464B" w:rsidRDefault="0029464B" w:rsidP="0029464B">
            <w:pPr>
              <w:spacing w:after="0" w:line="240" w:lineRule="auto"/>
              <w:rPr>
                <w:rFonts w:ascii="Calibri" w:eastAsia="Times New Roman" w:hAnsi="Calibri" w:cs="Times New Roman"/>
                <w:color w:val="000000"/>
                <w:sz w:val="20"/>
                <w:szCs w:val="20"/>
                <w:lang w:val="en-GB" w:eastAsia="en-GB"/>
              </w:rPr>
            </w:pPr>
            <w:r w:rsidRPr="0029464B">
              <w:rPr>
                <w:rFonts w:ascii="Calibri" w:eastAsia="Times New Roman" w:hAnsi="Calibri" w:cs="Times New Roman"/>
                <w:color w:val="000000"/>
                <w:sz w:val="20"/>
                <w:szCs w:val="20"/>
                <w:lang w:val="en-GB" w:eastAsia="en-GB"/>
              </w:rPr>
              <w:t>11.3</w:t>
            </w:r>
          </w:p>
        </w:tc>
        <w:tc>
          <w:tcPr>
            <w:tcW w:w="1660" w:type="dxa"/>
            <w:tcBorders>
              <w:top w:val="nil"/>
              <w:left w:val="nil"/>
              <w:bottom w:val="single" w:sz="4" w:space="0" w:color="auto"/>
              <w:right w:val="single" w:sz="4" w:space="0" w:color="auto"/>
            </w:tcBorders>
            <w:shd w:val="clear" w:color="auto" w:fill="auto"/>
            <w:noWrap/>
            <w:vAlign w:val="center"/>
            <w:hideMark/>
          </w:tcPr>
          <w:p w14:paraId="598D16E3" w14:textId="77777777" w:rsidR="0029464B" w:rsidRPr="0029464B" w:rsidRDefault="0029464B" w:rsidP="0029464B">
            <w:pPr>
              <w:spacing w:after="0" w:line="240" w:lineRule="auto"/>
              <w:rPr>
                <w:rFonts w:ascii="Calibri" w:eastAsia="Times New Roman" w:hAnsi="Calibri" w:cs="Times New Roman"/>
                <w:color w:val="000000"/>
                <w:sz w:val="20"/>
                <w:szCs w:val="20"/>
                <w:lang w:val="en-GB" w:eastAsia="en-GB"/>
              </w:rPr>
            </w:pPr>
            <w:r w:rsidRPr="0029464B">
              <w:rPr>
                <w:rFonts w:ascii="Calibri" w:eastAsia="Times New Roman" w:hAnsi="Calibri" w:cs="Times New Roman"/>
                <w:color w:val="000000"/>
                <w:sz w:val="20"/>
                <w:szCs w:val="20"/>
                <w:lang w:val="en-GB" w:eastAsia="en-GB"/>
              </w:rPr>
              <w:t>16.8</w:t>
            </w:r>
          </w:p>
        </w:tc>
      </w:tr>
    </w:tbl>
    <w:p w14:paraId="52653606" w14:textId="77777777" w:rsidR="00161A28" w:rsidRPr="0029464B" w:rsidRDefault="00161A28" w:rsidP="0029464B">
      <w:pPr>
        <w:jc w:val="both"/>
        <w:rPr>
          <w:rFonts w:ascii="Times New Roman" w:hAnsi="Times New Roman"/>
          <w:sz w:val="24"/>
        </w:rPr>
      </w:pPr>
    </w:p>
    <w:p w14:paraId="0FD676E6" w14:textId="77777777" w:rsidR="00161A28" w:rsidRDefault="00161A28" w:rsidP="00161A28">
      <w:pPr>
        <w:rPr>
          <w:rFonts w:ascii="Times New Roman" w:hAnsi="Times New Roman" w:cs="Times New Roman"/>
          <w:sz w:val="24"/>
          <w:lang w:val="fr-FR"/>
        </w:rPr>
      </w:pPr>
      <w:r w:rsidRPr="0029464B">
        <w:rPr>
          <w:rFonts w:ascii="Times New Roman" w:hAnsi="Times New Roman" w:cs="Times New Roman"/>
          <w:sz w:val="24"/>
          <w:vertAlign w:val="superscript"/>
          <w:lang w:val="fr-FR"/>
        </w:rPr>
        <w:t>a</w:t>
      </w:r>
      <w:r w:rsidRPr="0029464B">
        <w:rPr>
          <w:rFonts w:ascii="Times New Roman" w:hAnsi="Times New Roman" w:cs="Times New Roman"/>
          <w:sz w:val="24"/>
          <w:lang w:val="fr-FR"/>
        </w:rPr>
        <w:t>Source: Maritime Traffic</w:t>
      </w:r>
      <w:r w:rsidR="0029464B" w:rsidRPr="0029464B">
        <w:rPr>
          <w:rFonts w:ascii="Times New Roman" w:hAnsi="Times New Roman" w:cs="Times New Roman"/>
          <w:sz w:val="24"/>
          <w:lang w:val="fr-FR"/>
        </w:rPr>
        <w:t xml:space="preserve"> </w:t>
      </w:r>
      <w:r w:rsidR="0029464B">
        <w:rPr>
          <w:rFonts w:ascii="Times New Roman" w:hAnsi="Times New Roman" w:cs="Times New Roman"/>
          <w:sz w:val="24"/>
          <w:lang w:val="fr-FR"/>
        </w:rPr>
        <w:t>(</w:t>
      </w:r>
      <w:hyperlink r:id="rId5" w:history="1">
        <w:r w:rsidR="0029464B" w:rsidRPr="00C055BD">
          <w:rPr>
            <w:rStyle w:val="Hyperlink"/>
            <w:rFonts w:ascii="Times New Roman" w:hAnsi="Times New Roman" w:cs="Times New Roman"/>
            <w:sz w:val="24"/>
            <w:lang w:val="fr-FR"/>
          </w:rPr>
          <w:t>http://www.marinetraffic.com/</w:t>
        </w:r>
      </w:hyperlink>
      <w:r w:rsidR="0029464B">
        <w:rPr>
          <w:rFonts w:ascii="Times New Roman" w:hAnsi="Times New Roman" w:cs="Times New Roman"/>
          <w:sz w:val="24"/>
          <w:lang w:val="fr-FR"/>
        </w:rPr>
        <w:t>)</w:t>
      </w:r>
    </w:p>
    <w:p w14:paraId="319C0C8E" w14:textId="77777777" w:rsidR="0029464B" w:rsidRPr="0029464B" w:rsidRDefault="0029464B" w:rsidP="00161A28">
      <w:pPr>
        <w:rPr>
          <w:rFonts w:ascii="Times New Roman" w:hAnsi="Times New Roman" w:cs="Times New Roman"/>
          <w:sz w:val="24"/>
          <w:lang w:val="fr-FR"/>
        </w:rPr>
      </w:pPr>
    </w:p>
    <w:p w14:paraId="4A9A6380" w14:textId="35282917" w:rsidR="00161A28" w:rsidRDefault="00161A28" w:rsidP="00161A28">
      <w:pPr>
        <w:rPr>
          <w:rFonts w:ascii="Times New Roman" w:hAnsi="Times New Roman"/>
          <w:sz w:val="24"/>
        </w:rPr>
      </w:pPr>
      <w:r>
        <w:rPr>
          <w:rFonts w:ascii="Times New Roman" w:hAnsi="Times New Roman"/>
          <w:sz w:val="24"/>
        </w:rPr>
        <w:t>These voyages took place in the summer months. They were made by ships reinforced to face difficult ice conditions (Ice class 1A) or mild ice conditions (Ice Class 3).  The late August to September ice conditions allow</w:t>
      </w:r>
      <w:r w:rsidR="00CE3B86">
        <w:rPr>
          <w:rFonts w:ascii="Times New Roman" w:hAnsi="Times New Roman"/>
          <w:sz w:val="24"/>
        </w:rPr>
        <w:t>ed</w:t>
      </w:r>
      <w:bookmarkStart w:id="0" w:name="_GoBack"/>
      <w:bookmarkEnd w:id="0"/>
      <w:r>
        <w:rPr>
          <w:rFonts w:ascii="Times New Roman" w:hAnsi="Times New Roman"/>
          <w:sz w:val="24"/>
        </w:rPr>
        <w:t xml:space="preserve"> the </w:t>
      </w:r>
      <w:r w:rsidRPr="00FB3DC6">
        <w:rPr>
          <w:rFonts w:ascii="Times New Roman" w:hAnsi="Times New Roman"/>
          <w:i/>
          <w:sz w:val="24"/>
        </w:rPr>
        <w:t>Yong Sheng</w:t>
      </w:r>
      <w:r>
        <w:rPr>
          <w:rFonts w:ascii="Times New Roman" w:hAnsi="Times New Roman"/>
          <w:sz w:val="24"/>
        </w:rPr>
        <w:t xml:space="preserve"> to operate close to its full operational speed. As such, these conditions and vessels are closer to the most commercially viable ones for shipping companies in the near future (Eide et al., 2010)</w:t>
      </w:r>
      <w:r>
        <w:rPr>
          <w:rFonts w:ascii="Times New Roman" w:hAnsi="Times New Roman"/>
          <w:sz w:val="24"/>
        </w:rPr>
        <w:fldChar w:fldCharType="begin"/>
      </w:r>
      <w:r>
        <w:rPr>
          <w:rFonts w:ascii="Times New Roman" w:hAnsi="Times New Roman"/>
          <w:sz w:val="24"/>
        </w:rPr>
        <w:instrText xml:space="preserve"> ADDIN EN.CITE &lt;EndNote&gt;&lt;Cite&gt;&lt;Author&gt;Eide&lt;/Author&gt;&lt;Year&gt;2010&lt;/Year&gt;&lt;RecNum&gt;35&lt;/RecNum&gt;&lt;DisplayText&gt;(Eide, Eide et al. 2010)&lt;/DisplayText&gt;&lt;record&gt;&lt;rec-number&gt;35&lt;/rec-number&gt;&lt;foreign-keys&gt;&lt;key app="EN" db-id="5erasv2snwevaaewv2np2228fspex2fwax20"&gt;35&lt;/key&gt;&lt;/foreign-keys&gt;&lt;ref-type name="Unpublished Work"&gt;34&lt;/ref-type&gt;&lt;contributors&gt;&lt;authors&gt;&lt;author&gt;Eide, Lars Ingolf&lt;/author&gt;&lt;author&gt;Eide, Amgnus&lt;/author&gt;&lt;author&gt;Endresen, Oyvind&lt;/author&gt;&lt;/authors&gt;&lt;secondary-authors&gt;&lt;author&gt;DNV&lt;/author&gt;&lt;/secondary-authors&gt;&lt;/contributors&gt;&lt;titles&gt;&lt;title&gt;Shipping across the Arctic Ocean: A feasible option in 2030-2050 as a result of global warming ?&lt;/title&gt;&lt;secondary-title&gt;Research and Innovation, Position Paper&lt;/secondary-title&gt;&lt;/titles&gt;&lt;dates&gt;&lt;year&gt;2010&lt;/year&gt;&lt;/dates&gt;&lt;urls&gt;&lt;/urls&gt;&lt;/record&gt;&lt;/Cite&gt;&lt;/EndNote&gt;</w:instrText>
      </w:r>
      <w:r>
        <w:rPr>
          <w:rFonts w:ascii="Times New Roman" w:hAnsi="Times New Roman"/>
          <w:sz w:val="24"/>
        </w:rPr>
        <w:fldChar w:fldCharType="separate"/>
      </w:r>
      <w:r>
        <w:rPr>
          <w:rFonts w:ascii="Times New Roman" w:hAnsi="Times New Roman"/>
          <w:sz w:val="24"/>
          <w:vertAlign w:val="superscript"/>
        </w:rPr>
        <w:t xml:space="preserve"> </w:t>
      </w:r>
      <w:r>
        <w:rPr>
          <w:rFonts w:ascii="Times New Roman" w:hAnsi="Times New Roman"/>
          <w:noProof/>
          <w:sz w:val="24"/>
        </w:rPr>
        <w:t>)</w:t>
      </w:r>
      <w:r>
        <w:rPr>
          <w:rFonts w:ascii="Times New Roman" w:hAnsi="Times New Roman"/>
          <w:sz w:val="24"/>
        </w:rPr>
        <w:fldChar w:fldCharType="end"/>
      </w:r>
      <w:r>
        <w:rPr>
          <w:rFonts w:ascii="Times New Roman" w:hAnsi="Times New Roman"/>
          <w:sz w:val="24"/>
        </w:rPr>
        <w:t>. Open water ships might be able to use the route close to Russian costs in the midcentury (2040–2059) (Smith and Stephenson, 2013).</w:t>
      </w:r>
    </w:p>
    <w:sectPr w:rsidR="00161A2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E750BA0"/>
    <w:multiLevelType w:val="hybridMultilevel"/>
    <w:tmpl w:val="09345E50"/>
    <w:lvl w:ilvl="0" w:tplc="08090019">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1A28"/>
    <w:rsid w:val="0000210F"/>
    <w:rsid w:val="00005670"/>
    <w:rsid w:val="00010549"/>
    <w:rsid w:val="00010A75"/>
    <w:rsid w:val="00011AF5"/>
    <w:rsid w:val="000156F8"/>
    <w:rsid w:val="00016DA2"/>
    <w:rsid w:val="0002100E"/>
    <w:rsid w:val="00022032"/>
    <w:rsid w:val="00022948"/>
    <w:rsid w:val="00027481"/>
    <w:rsid w:val="00032A74"/>
    <w:rsid w:val="00034B96"/>
    <w:rsid w:val="0003618B"/>
    <w:rsid w:val="0003664D"/>
    <w:rsid w:val="00040187"/>
    <w:rsid w:val="000404C0"/>
    <w:rsid w:val="000405C8"/>
    <w:rsid w:val="000436D3"/>
    <w:rsid w:val="00044745"/>
    <w:rsid w:val="00046D25"/>
    <w:rsid w:val="0005043C"/>
    <w:rsid w:val="00051544"/>
    <w:rsid w:val="00052916"/>
    <w:rsid w:val="00052DB7"/>
    <w:rsid w:val="00052EDF"/>
    <w:rsid w:val="00060CED"/>
    <w:rsid w:val="0006230D"/>
    <w:rsid w:val="0006359C"/>
    <w:rsid w:val="00063809"/>
    <w:rsid w:val="000640ED"/>
    <w:rsid w:val="00064E29"/>
    <w:rsid w:val="00065DFD"/>
    <w:rsid w:val="00066ED2"/>
    <w:rsid w:val="00067292"/>
    <w:rsid w:val="000708E0"/>
    <w:rsid w:val="0007098A"/>
    <w:rsid w:val="00071281"/>
    <w:rsid w:val="0007129E"/>
    <w:rsid w:val="000730FC"/>
    <w:rsid w:val="00080137"/>
    <w:rsid w:val="00081011"/>
    <w:rsid w:val="000828E6"/>
    <w:rsid w:val="00087240"/>
    <w:rsid w:val="00093ADF"/>
    <w:rsid w:val="000A0036"/>
    <w:rsid w:val="000A1F07"/>
    <w:rsid w:val="000A2453"/>
    <w:rsid w:val="000A28BE"/>
    <w:rsid w:val="000A2BB0"/>
    <w:rsid w:val="000A4046"/>
    <w:rsid w:val="000B05D2"/>
    <w:rsid w:val="000B2DAB"/>
    <w:rsid w:val="000B3885"/>
    <w:rsid w:val="000B4AB6"/>
    <w:rsid w:val="000B72AB"/>
    <w:rsid w:val="000B7CF3"/>
    <w:rsid w:val="000C0F06"/>
    <w:rsid w:val="000C2E22"/>
    <w:rsid w:val="000C3A97"/>
    <w:rsid w:val="000C4FA3"/>
    <w:rsid w:val="000D03E4"/>
    <w:rsid w:val="000D056B"/>
    <w:rsid w:val="000D1582"/>
    <w:rsid w:val="000D2B7A"/>
    <w:rsid w:val="000D609B"/>
    <w:rsid w:val="000E2188"/>
    <w:rsid w:val="000E5572"/>
    <w:rsid w:val="000E7B2E"/>
    <w:rsid w:val="000F0691"/>
    <w:rsid w:val="000F48A8"/>
    <w:rsid w:val="000F7FD9"/>
    <w:rsid w:val="00102D45"/>
    <w:rsid w:val="001048AA"/>
    <w:rsid w:val="00106DB4"/>
    <w:rsid w:val="00110580"/>
    <w:rsid w:val="00110A0C"/>
    <w:rsid w:val="001117E5"/>
    <w:rsid w:val="00112041"/>
    <w:rsid w:val="00114A5B"/>
    <w:rsid w:val="00116169"/>
    <w:rsid w:val="00123E09"/>
    <w:rsid w:val="00123FD1"/>
    <w:rsid w:val="00124BD4"/>
    <w:rsid w:val="001253BA"/>
    <w:rsid w:val="00126E1A"/>
    <w:rsid w:val="00133888"/>
    <w:rsid w:val="00135430"/>
    <w:rsid w:val="001359A9"/>
    <w:rsid w:val="001366B2"/>
    <w:rsid w:val="00137997"/>
    <w:rsid w:val="00142AEC"/>
    <w:rsid w:val="00143A6D"/>
    <w:rsid w:val="00144D8C"/>
    <w:rsid w:val="001462EC"/>
    <w:rsid w:val="00146A78"/>
    <w:rsid w:val="00147B40"/>
    <w:rsid w:val="001511DE"/>
    <w:rsid w:val="00160860"/>
    <w:rsid w:val="00160B93"/>
    <w:rsid w:val="00161A28"/>
    <w:rsid w:val="00163A54"/>
    <w:rsid w:val="001640C5"/>
    <w:rsid w:val="00165F41"/>
    <w:rsid w:val="0017182F"/>
    <w:rsid w:val="00172C85"/>
    <w:rsid w:val="00177768"/>
    <w:rsid w:val="001807F9"/>
    <w:rsid w:val="00180B37"/>
    <w:rsid w:val="00182EA0"/>
    <w:rsid w:val="00183C33"/>
    <w:rsid w:val="001935F0"/>
    <w:rsid w:val="00193950"/>
    <w:rsid w:val="001941A3"/>
    <w:rsid w:val="00194A5B"/>
    <w:rsid w:val="001957F6"/>
    <w:rsid w:val="001A02FA"/>
    <w:rsid w:val="001A297E"/>
    <w:rsid w:val="001A7D48"/>
    <w:rsid w:val="001B1622"/>
    <w:rsid w:val="001B1942"/>
    <w:rsid w:val="001B786F"/>
    <w:rsid w:val="001C1AAC"/>
    <w:rsid w:val="001C1DB6"/>
    <w:rsid w:val="001D427A"/>
    <w:rsid w:val="001D4A3E"/>
    <w:rsid w:val="001D5D2E"/>
    <w:rsid w:val="001E04AB"/>
    <w:rsid w:val="001E314F"/>
    <w:rsid w:val="001E55C1"/>
    <w:rsid w:val="001F31EE"/>
    <w:rsid w:val="001F4447"/>
    <w:rsid w:val="001F540C"/>
    <w:rsid w:val="001F5B84"/>
    <w:rsid w:val="001F6FAE"/>
    <w:rsid w:val="002003AA"/>
    <w:rsid w:val="002009BA"/>
    <w:rsid w:val="00201CCC"/>
    <w:rsid w:val="002049DE"/>
    <w:rsid w:val="0020723E"/>
    <w:rsid w:val="00211B47"/>
    <w:rsid w:val="00213BC3"/>
    <w:rsid w:val="002164F8"/>
    <w:rsid w:val="00220DDD"/>
    <w:rsid w:val="002210AD"/>
    <w:rsid w:val="00222CBE"/>
    <w:rsid w:val="0022384B"/>
    <w:rsid w:val="00225112"/>
    <w:rsid w:val="002268F1"/>
    <w:rsid w:val="0023011E"/>
    <w:rsid w:val="0023205A"/>
    <w:rsid w:val="00232B01"/>
    <w:rsid w:val="002506B5"/>
    <w:rsid w:val="00254D19"/>
    <w:rsid w:val="00260822"/>
    <w:rsid w:val="00262459"/>
    <w:rsid w:val="002628B7"/>
    <w:rsid w:val="0026439C"/>
    <w:rsid w:val="00265CE3"/>
    <w:rsid w:val="00266B17"/>
    <w:rsid w:val="0027013D"/>
    <w:rsid w:val="002720E6"/>
    <w:rsid w:val="002734F3"/>
    <w:rsid w:val="00274F79"/>
    <w:rsid w:val="002752A3"/>
    <w:rsid w:val="00280C94"/>
    <w:rsid w:val="00281BB7"/>
    <w:rsid w:val="0028516B"/>
    <w:rsid w:val="002863F3"/>
    <w:rsid w:val="002871EA"/>
    <w:rsid w:val="0028752D"/>
    <w:rsid w:val="00290C12"/>
    <w:rsid w:val="0029464B"/>
    <w:rsid w:val="00295F1E"/>
    <w:rsid w:val="002A1F11"/>
    <w:rsid w:val="002A24D1"/>
    <w:rsid w:val="002A288E"/>
    <w:rsid w:val="002A5F85"/>
    <w:rsid w:val="002A6A64"/>
    <w:rsid w:val="002B7A92"/>
    <w:rsid w:val="002C0D0F"/>
    <w:rsid w:val="002C317B"/>
    <w:rsid w:val="002C464F"/>
    <w:rsid w:val="002D1659"/>
    <w:rsid w:val="002D28A3"/>
    <w:rsid w:val="002D3160"/>
    <w:rsid w:val="002E028F"/>
    <w:rsid w:val="002E3002"/>
    <w:rsid w:val="002E300C"/>
    <w:rsid w:val="002E4345"/>
    <w:rsid w:val="002E5726"/>
    <w:rsid w:val="002E58E9"/>
    <w:rsid w:val="002E64EA"/>
    <w:rsid w:val="002E7B66"/>
    <w:rsid w:val="002F0C6D"/>
    <w:rsid w:val="002F0DB9"/>
    <w:rsid w:val="00300FA7"/>
    <w:rsid w:val="00303F31"/>
    <w:rsid w:val="00304409"/>
    <w:rsid w:val="0030676D"/>
    <w:rsid w:val="00307332"/>
    <w:rsid w:val="00316ABC"/>
    <w:rsid w:val="0032153E"/>
    <w:rsid w:val="00322AD2"/>
    <w:rsid w:val="00324046"/>
    <w:rsid w:val="003245DC"/>
    <w:rsid w:val="00325F44"/>
    <w:rsid w:val="003261FE"/>
    <w:rsid w:val="00326C4A"/>
    <w:rsid w:val="003322F8"/>
    <w:rsid w:val="003349EB"/>
    <w:rsid w:val="003352B2"/>
    <w:rsid w:val="0033532F"/>
    <w:rsid w:val="0033665B"/>
    <w:rsid w:val="003376A1"/>
    <w:rsid w:val="00347862"/>
    <w:rsid w:val="00347E96"/>
    <w:rsid w:val="0035061F"/>
    <w:rsid w:val="003558E8"/>
    <w:rsid w:val="00355EC8"/>
    <w:rsid w:val="003571B5"/>
    <w:rsid w:val="00361AA3"/>
    <w:rsid w:val="00363A46"/>
    <w:rsid w:val="00364F04"/>
    <w:rsid w:val="00365355"/>
    <w:rsid w:val="00365AF5"/>
    <w:rsid w:val="00367D7A"/>
    <w:rsid w:val="003719D6"/>
    <w:rsid w:val="00371B7E"/>
    <w:rsid w:val="00376867"/>
    <w:rsid w:val="00376D42"/>
    <w:rsid w:val="003829C7"/>
    <w:rsid w:val="00383E19"/>
    <w:rsid w:val="00384580"/>
    <w:rsid w:val="0038633F"/>
    <w:rsid w:val="00386B54"/>
    <w:rsid w:val="00387F53"/>
    <w:rsid w:val="00390D19"/>
    <w:rsid w:val="00390EC6"/>
    <w:rsid w:val="00391D20"/>
    <w:rsid w:val="00393BE1"/>
    <w:rsid w:val="00394720"/>
    <w:rsid w:val="0039752A"/>
    <w:rsid w:val="003A1E76"/>
    <w:rsid w:val="003A3924"/>
    <w:rsid w:val="003A6FA0"/>
    <w:rsid w:val="003B14DF"/>
    <w:rsid w:val="003B39CB"/>
    <w:rsid w:val="003B3CD0"/>
    <w:rsid w:val="003B4DDE"/>
    <w:rsid w:val="003B520D"/>
    <w:rsid w:val="003B5AD4"/>
    <w:rsid w:val="003B7FED"/>
    <w:rsid w:val="003C16B4"/>
    <w:rsid w:val="003C2422"/>
    <w:rsid w:val="003C459E"/>
    <w:rsid w:val="003C7600"/>
    <w:rsid w:val="003D139F"/>
    <w:rsid w:val="003D1510"/>
    <w:rsid w:val="003D16F1"/>
    <w:rsid w:val="003D2FCB"/>
    <w:rsid w:val="003D4793"/>
    <w:rsid w:val="003D493A"/>
    <w:rsid w:val="003D6820"/>
    <w:rsid w:val="003E0F68"/>
    <w:rsid w:val="003E5E1A"/>
    <w:rsid w:val="003E6727"/>
    <w:rsid w:val="003E687E"/>
    <w:rsid w:val="003E68F7"/>
    <w:rsid w:val="003E7472"/>
    <w:rsid w:val="003E7973"/>
    <w:rsid w:val="003F0169"/>
    <w:rsid w:val="003F0E9A"/>
    <w:rsid w:val="003F292C"/>
    <w:rsid w:val="003F3D0C"/>
    <w:rsid w:val="003F3D98"/>
    <w:rsid w:val="003F5770"/>
    <w:rsid w:val="003F5BDF"/>
    <w:rsid w:val="003F5FBF"/>
    <w:rsid w:val="003F63B0"/>
    <w:rsid w:val="00400E2D"/>
    <w:rsid w:val="004016C1"/>
    <w:rsid w:val="00403529"/>
    <w:rsid w:val="00404933"/>
    <w:rsid w:val="00405493"/>
    <w:rsid w:val="00405EF6"/>
    <w:rsid w:val="004119CC"/>
    <w:rsid w:val="004125C9"/>
    <w:rsid w:val="00412CC5"/>
    <w:rsid w:val="00414539"/>
    <w:rsid w:val="00414AAD"/>
    <w:rsid w:val="00416440"/>
    <w:rsid w:val="004172D3"/>
    <w:rsid w:val="00420F6A"/>
    <w:rsid w:val="00421AA1"/>
    <w:rsid w:val="00421C94"/>
    <w:rsid w:val="004235DA"/>
    <w:rsid w:val="004238B1"/>
    <w:rsid w:val="00424286"/>
    <w:rsid w:val="00424AF8"/>
    <w:rsid w:val="00424E0C"/>
    <w:rsid w:val="004304F5"/>
    <w:rsid w:val="00431579"/>
    <w:rsid w:val="00434ED8"/>
    <w:rsid w:val="00434F29"/>
    <w:rsid w:val="0043637D"/>
    <w:rsid w:val="00441CAB"/>
    <w:rsid w:val="00441CFA"/>
    <w:rsid w:val="0045076B"/>
    <w:rsid w:val="00452593"/>
    <w:rsid w:val="0045294C"/>
    <w:rsid w:val="00452C3D"/>
    <w:rsid w:val="004544CA"/>
    <w:rsid w:val="0045479A"/>
    <w:rsid w:val="004551E4"/>
    <w:rsid w:val="004561A7"/>
    <w:rsid w:val="00460C87"/>
    <w:rsid w:val="00462CC2"/>
    <w:rsid w:val="004644CC"/>
    <w:rsid w:val="00473532"/>
    <w:rsid w:val="00473897"/>
    <w:rsid w:val="00473BD2"/>
    <w:rsid w:val="00474590"/>
    <w:rsid w:val="00474FF4"/>
    <w:rsid w:val="004770D7"/>
    <w:rsid w:val="00480CC0"/>
    <w:rsid w:val="004821BD"/>
    <w:rsid w:val="00484C9C"/>
    <w:rsid w:val="00485C5C"/>
    <w:rsid w:val="004861B7"/>
    <w:rsid w:val="00486F67"/>
    <w:rsid w:val="004933A3"/>
    <w:rsid w:val="004936F9"/>
    <w:rsid w:val="004A1D3F"/>
    <w:rsid w:val="004A3605"/>
    <w:rsid w:val="004B6DD0"/>
    <w:rsid w:val="004C0CAD"/>
    <w:rsid w:val="004C2F6C"/>
    <w:rsid w:val="004C47FD"/>
    <w:rsid w:val="004C738E"/>
    <w:rsid w:val="004C7994"/>
    <w:rsid w:val="004D10EB"/>
    <w:rsid w:val="004D1597"/>
    <w:rsid w:val="004D1880"/>
    <w:rsid w:val="004D1D5D"/>
    <w:rsid w:val="004D25D4"/>
    <w:rsid w:val="004D3B18"/>
    <w:rsid w:val="004D616E"/>
    <w:rsid w:val="004D74C2"/>
    <w:rsid w:val="004D7CA6"/>
    <w:rsid w:val="004E2957"/>
    <w:rsid w:val="004E5F78"/>
    <w:rsid w:val="004E7DE5"/>
    <w:rsid w:val="004F7E63"/>
    <w:rsid w:val="00502B7D"/>
    <w:rsid w:val="00504C30"/>
    <w:rsid w:val="00505EAB"/>
    <w:rsid w:val="005073A3"/>
    <w:rsid w:val="00510049"/>
    <w:rsid w:val="00511B0B"/>
    <w:rsid w:val="00513AA9"/>
    <w:rsid w:val="005141B8"/>
    <w:rsid w:val="00515295"/>
    <w:rsid w:val="00520FF8"/>
    <w:rsid w:val="00523EE2"/>
    <w:rsid w:val="00524422"/>
    <w:rsid w:val="005244D3"/>
    <w:rsid w:val="00525971"/>
    <w:rsid w:val="005269A8"/>
    <w:rsid w:val="00526AA6"/>
    <w:rsid w:val="0052704E"/>
    <w:rsid w:val="00533468"/>
    <w:rsid w:val="00534468"/>
    <w:rsid w:val="00535219"/>
    <w:rsid w:val="00535BBC"/>
    <w:rsid w:val="0053627C"/>
    <w:rsid w:val="0054012C"/>
    <w:rsid w:val="00540507"/>
    <w:rsid w:val="0054171C"/>
    <w:rsid w:val="00545ABC"/>
    <w:rsid w:val="00554592"/>
    <w:rsid w:val="00556A1E"/>
    <w:rsid w:val="00563715"/>
    <w:rsid w:val="0056633B"/>
    <w:rsid w:val="00567385"/>
    <w:rsid w:val="0056792D"/>
    <w:rsid w:val="005708C9"/>
    <w:rsid w:val="0057349C"/>
    <w:rsid w:val="00576B79"/>
    <w:rsid w:val="005830F4"/>
    <w:rsid w:val="005833A1"/>
    <w:rsid w:val="0058365D"/>
    <w:rsid w:val="00583BBC"/>
    <w:rsid w:val="00587492"/>
    <w:rsid w:val="005912E0"/>
    <w:rsid w:val="00593D96"/>
    <w:rsid w:val="00595332"/>
    <w:rsid w:val="005954C0"/>
    <w:rsid w:val="005954C2"/>
    <w:rsid w:val="0059643D"/>
    <w:rsid w:val="00596C9D"/>
    <w:rsid w:val="005A34B3"/>
    <w:rsid w:val="005A52F8"/>
    <w:rsid w:val="005A687F"/>
    <w:rsid w:val="005B1F6B"/>
    <w:rsid w:val="005B4552"/>
    <w:rsid w:val="005B59D8"/>
    <w:rsid w:val="005B6E41"/>
    <w:rsid w:val="005B6E5C"/>
    <w:rsid w:val="005C0041"/>
    <w:rsid w:val="005C0CDD"/>
    <w:rsid w:val="005C1ABE"/>
    <w:rsid w:val="005C253D"/>
    <w:rsid w:val="005C351B"/>
    <w:rsid w:val="005C5935"/>
    <w:rsid w:val="005C7CB5"/>
    <w:rsid w:val="005D46BD"/>
    <w:rsid w:val="005D6040"/>
    <w:rsid w:val="005E3346"/>
    <w:rsid w:val="005E5177"/>
    <w:rsid w:val="005E5C1B"/>
    <w:rsid w:val="005E7A96"/>
    <w:rsid w:val="005F0C57"/>
    <w:rsid w:val="005F15F1"/>
    <w:rsid w:val="005F19EB"/>
    <w:rsid w:val="005F32D8"/>
    <w:rsid w:val="005F58E6"/>
    <w:rsid w:val="005F5FDB"/>
    <w:rsid w:val="005F60ED"/>
    <w:rsid w:val="005F7F27"/>
    <w:rsid w:val="00601259"/>
    <w:rsid w:val="00601A57"/>
    <w:rsid w:val="0060513C"/>
    <w:rsid w:val="0060583D"/>
    <w:rsid w:val="00610134"/>
    <w:rsid w:val="0061124A"/>
    <w:rsid w:val="0061154B"/>
    <w:rsid w:val="00613146"/>
    <w:rsid w:val="00614D0B"/>
    <w:rsid w:val="00614D96"/>
    <w:rsid w:val="00635152"/>
    <w:rsid w:val="006359F8"/>
    <w:rsid w:val="0064157A"/>
    <w:rsid w:val="00650778"/>
    <w:rsid w:val="00650BAE"/>
    <w:rsid w:val="00650C5D"/>
    <w:rsid w:val="00651EA4"/>
    <w:rsid w:val="00651F86"/>
    <w:rsid w:val="006531C6"/>
    <w:rsid w:val="006541AC"/>
    <w:rsid w:val="0065434A"/>
    <w:rsid w:val="00656DEF"/>
    <w:rsid w:val="0066028F"/>
    <w:rsid w:val="00660A55"/>
    <w:rsid w:val="0066188E"/>
    <w:rsid w:val="0066277B"/>
    <w:rsid w:val="00662831"/>
    <w:rsid w:val="006630B6"/>
    <w:rsid w:val="00663DF4"/>
    <w:rsid w:val="006656BA"/>
    <w:rsid w:val="00672D54"/>
    <w:rsid w:val="00677747"/>
    <w:rsid w:val="00680E80"/>
    <w:rsid w:val="00684CEA"/>
    <w:rsid w:val="00685F5D"/>
    <w:rsid w:val="006942C4"/>
    <w:rsid w:val="00697B0E"/>
    <w:rsid w:val="006A31D0"/>
    <w:rsid w:val="006A5A3B"/>
    <w:rsid w:val="006A6AEA"/>
    <w:rsid w:val="006B14B0"/>
    <w:rsid w:val="006B2726"/>
    <w:rsid w:val="006B2EB1"/>
    <w:rsid w:val="006B48E8"/>
    <w:rsid w:val="006B522A"/>
    <w:rsid w:val="006B7264"/>
    <w:rsid w:val="006B728E"/>
    <w:rsid w:val="006C5918"/>
    <w:rsid w:val="006C67F5"/>
    <w:rsid w:val="006D1E23"/>
    <w:rsid w:val="006D2CE2"/>
    <w:rsid w:val="006E268D"/>
    <w:rsid w:val="006E30A8"/>
    <w:rsid w:val="006E6D7C"/>
    <w:rsid w:val="006F0F27"/>
    <w:rsid w:val="006F290E"/>
    <w:rsid w:val="006F3814"/>
    <w:rsid w:val="006F77C4"/>
    <w:rsid w:val="007037A6"/>
    <w:rsid w:val="007063DD"/>
    <w:rsid w:val="007165E8"/>
    <w:rsid w:val="0071666E"/>
    <w:rsid w:val="00723C02"/>
    <w:rsid w:val="007313B0"/>
    <w:rsid w:val="00731A54"/>
    <w:rsid w:val="00732742"/>
    <w:rsid w:val="007328E4"/>
    <w:rsid w:val="00736369"/>
    <w:rsid w:val="00741B2E"/>
    <w:rsid w:val="00741CF8"/>
    <w:rsid w:val="007429D4"/>
    <w:rsid w:val="007445DE"/>
    <w:rsid w:val="00747C0F"/>
    <w:rsid w:val="00750571"/>
    <w:rsid w:val="0075357C"/>
    <w:rsid w:val="00754246"/>
    <w:rsid w:val="0075453C"/>
    <w:rsid w:val="00755809"/>
    <w:rsid w:val="00760D55"/>
    <w:rsid w:val="007640FA"/>
    <w:rsid w:val="00766039"/>
    <w:rsid w:val="007703B8"/>
    <w:rsid w:val="00772540"/>
    <w:rsid w:val="0077579C"/>
    <w:rsid w:val="0077589C"/>
    <w:rsid w:val="00777979"/>
    <w:rsid w:val="0078027A"/>
    <w:rsid w:val="007818D4"/>
    <w:rsid w:val="00782E0A"/>
    <w:rsid w:val="00783B5C"/>
    <w:rsid w:val="00783F9D"/>
    <w:rsid w:val="00784C00"/>
    <w:rsid w:val="00785D18"/>
    <w:rsid w:val="00786770"/>
    <w:rsid w:val="0078775E"/>
    <w:rsid w:val="007906EA"/>
    <w:rsid w:val="00791B9F"/>
    <w:rsid w:val="00795B62"/>
    <w:rsid w:val="00796546"/>
    <w:rsid w:val="00796765"/>
    <w:rsid w:val="007A151D"/>
    <w:rsid w:val="007A2B82"/>
    <w:rsid w:val="007A2DC4"/>
    <w:rsid w:val="007A49EA"/>
    <w:rsid w:val="007A5CA1"/>
    <w:rsid w:val="007B0029"/>
    <w:rsid w:val="007B236D"/>
    <w:rsid w:val="007B25A8"/>
    <w:rsid w:val="007B45CA"/>
    <w:rsid w:val="007B7DF8"/>
    <w:rsid w:val="007C1646"/>
    <w:rsid w:val="007D4206"/>
    <w:rsid w:val="007D4BEB"/>
    <w:rsid w:val="007D63EA"/>
    <w:rsid w:val="007D6580"/>
    <w:rsid w:val="007D6ECB"/>
    <w:rsid w:val="007E3084"/>
    <w:rsid w:val="007E6AEF"/>
    <w:rsid w:val="007F3254"/>
    <w:rsid w:val="007F34B2"/>
    <w:rsid w:val="007F4A49"/>
    <w:rsid w:val="007F5065"/>
    <w:rsid w:val="007F5401"/>
    <w:rsid w:val="007F7007"/>
    <w:rsid w:val="00801BE8"/>
    <w:rsid w:val="008028EF"/>
    <w:rsid w:val="00803E42"/>
    <w:rsid w:val="0081088A"/>
    <w:rsid w:val="008115B9"/>
    <w:rsid w:val="00813C0E"/>
    <w:rsid w:val="00814F38"/>
    <w:rsid w:val="008155C5"/>
    <w:rsid w:val="00820E1C"/>
    <w:rsid w:val="00821069"/>
    <w:rsid w:val="00822A72"/>
    <w:rsid w:val="00823398"/>
    <w:rsid w:val="00824070"/>
    <w:rsid w:val="00825118"/>
    <w:rsid w:val="008263D7"/>
    <w:rsid w:val="0082700A"/>
    <w:rsid w:val="00827CE5"/>
    <w:rsid w:val="00832DF7"/>
    <w:rsid w:val="00834AEA"/>
    <w:rsid w:val="008359B2"/>
    <w:rsid w:val="00835B65"/>
    <w:rsid w:val="008360C5"/>
    <w:rsid w:val="0083626B"/>
    <w:rsid w:val="00840E1D"/>
    <w:rsid w:val="008411E1"/>
    <w:rsid w:val="00850456"/>
    <w:rsid w:val="00852226"/>
    <w:rsid w:val="00855486"/>
    <w:rsid w:val="008577E0"/>
    <w:rsid w:val="00863358"/>
    <w:rsid w:val="00867023"/>
    <w:rsid w:val="0087024B"/>
    <w:rsid w:val="008706FF"/>
    <w:rsid w:val="00873B82"/>
    <w:rsid w:val="00873DD3"/>
    <w:rsid w:val="00882C71"/>
    <w:rsid w:val="00885530"/>
    <w:rsid w:val="00885591"/>
    <w:rsid w:val="008955D6"/>
    <w:rsid w:val="00896BBA"/>
    <w:rsid w:val="008A16EC"/>
    <w:rsid w:val="008A2891"/>
    <w:rsid w:val="008A37CA"/>
    <w:rsid w:val="008A3AB5"/>
    <w:rsid w:val="008A59E6"/>
    <w:rsid w:val="008B0902"/>
    <w:rsid w:val="008B2B8D"/>
    <w:rsid w:val="008B4F79"/>
    <w:rsid w:val="008B66EE"/>
    <w:rsid w:val="008B79C9"/>
    <w:rsid w:val="008C01D4"/>
    <w:rsid w:val="008C0557"/>
    <w:rsid w:val="008C0EBE"/>
    <w:rsid w:val="008C2B1C"/>
    <w:rsid w:val="008C3516"/>
    <w:rsid w:val="008C4578"/>
    <w:rsid w:val="008C551C"/>
    <w:rsid w:val="008D4ED0"/>
    <w:rsid w:val="008E2994"/>
    <w:rsid w:val="008E534C"/>
    <w:rsid w:val="008E797A"/>
    <w:rsid w:val="008F2748"/>
    <w:rsid w:val="008F3BF6"/>
    <w:rsid w:val="008F40A9"/>
    <w:rsid w:val="008F59A3"/>
    <w:rsid w:val="008F73D3"/>
    <w:rsid w:val="009019F7"/>
    <w:rsid w:val="00904CFF"/>
    <w:rsid w:val="00905935"/>
    <w:rsid w:val="00910FDB"/>
    <w:rsid w:val="00911892"/>
    <w:rsid w:val="00911F4D"/>
    <w:rsid w:val="00920A2E"/>
    <w:rsid w:val="00920B75"/>
    <w:rsid w:val="00920D0A"/>
    <w:rsid w:val="00920EE5"/>
    <w:rsid w:val="00921F42"/>
    <w:rsid w:val="00926450"/>
    <w:rsid w:val="0092675D"/>
    <w:rsid w:val="00926B33"/>
    <w:rsid w:val="009275F8"/>
    <w:rsid w:val="00927895"/>
    <w:rsid w:val="00927DC5"/>
    <w:rsid w:val="00927E31"/>
    <w:rsid w:val="009308CD"/>
    <w:rsid w:val="0093227B"/>
    <w:rsid w:val="00934DEF"/>
    <w:rsid w:val="009357B8"/>
    <w:rsid w:val="0094293E"/>
    <w:rsid w:val="00944158"/>
    <w:rsid w:val="009441F3"/>
    <w:rsid w:val="0094556F"/>
    <w:rsid w:val="00946AC5"/>
    <w:rsid w:val="0095273B"/>
    <w:rsid w:val="00953FC9"/>
    <w:rsid w:val="00955280"/>
    <w:rsid w:val="00955676"/>
    <w:rsid w:val="00960C65"/>
    <w:rsid w:val="00960D3B"/>
    <w:rsid w:val="00961652"/>
    <w:rsid w:val="009628B2"/>
    <w:rsid w:val="00964C05"/>
    <w:rsid w:val="009660A5"/>
    <w:rsid w:val="00967848"/>
    <w:rsid w:val="00970DE2"/>
    <w:rsid w:val="00971794"/>
    <w:rsid w:val="00972E99"/>
    <w:rsid w:val="00973643"/>
    <w:rsid w:val="00973C1F"/>
    <w:rsid w:val="009761BC"/>
    <w:rsid w:val="00980259"/>
    <w:rsid w:val="00980B60"/>
    <w:rsid w:val="0098231E"/>
    <w:rsid w:val="00982FD7"/>
    <w:rsid w:val="00987F66"/>
    <w:rsid w:val="00992DD1"/>
    <w:rsid w:val="009951C6"/>
    <w:rsid w:val="00995A76"/>
    <w:rsid w:val="00995C95"/>
    <w:rsid w:val="009970D2"/>
    <w:rsid w:val="009A075B"/>
    <w:rsid w:val="009A0D25"/>
    <w:rsid w:val="009A24CF"/>
    <w:rsid w:val="009A4B64"/>
    <w:rsid w:val="009A5539"/>
    <w:rsid w:val="009B0FB9"/>
    <w:rsid w:val="009B1681"/>
    <w:rsid w:val="009B3692"/>
    <w:rsid w:val="009B59DD"/>
    <w:rsid w:val="009B5A16"/>
    <w:rsid w:val="009B663A"/>
    <w:rsid w:val="009C0789"/>
    <w:rsid w:val="009C0AF6"/>
    <w:rsid w:val="009C2666"/>
    <w:rsid w:val="009C274E"/>
    <w:rsid w:val="009C35F4"/>
    <w:rsid w:val="009C5B77"/>
    <w:rsid w:val="009C66B4"/>
    <w:rsid w:val="009C79AB"/>
    <w:rsid w:val="009D091A"/>
    <w:rsid w:val="009D0E40"/>
    <w:rsid w:val="009D1890"/>
    <w:rsid w:val="009D2E18"/>
    <w:rsid w:val="009D512A"/>
    <w:rsid w:val="009D5138"/>
    <w:rsid w:val="009E13E7"/>
    <w:rsid w:val="009E1B89"/>
    <w:rsid w:val="009E1DE1"/>
    <w:rsid w:val="009E2E7A"/>
    <w:rsid w:val="009E3D2F"/>
    <w:rsid w:val="009E506A"/>
    <w:rsid w:val="009E7B6C"/>
    <w:rsid w:val="009F0770"/>
    <w:rsid w:val="009F122E"/>
    <w:rsid w:val="009F1F75"/>
    <w:rsid w:val="009F2FCE"/>
    <w:rsid w:val="009F3D81"/>
    <w:rsid w:val="009F7E1B"/>
    <w:rsid w:val="00A016F7"/>
    <w:rsid w:val="00A02557"/>
    <w:rsid w:val="00A03078"/>
    <w:rsid w:val="00A05BBA"/>
    <w:rsid w:val="00A0693D"/>
    <w:rsid w:val="00A10C26"/>
    <w:rsid w:val="00A154E6"/>
    <w:rsid w:val="00A1620B"/>
    <w:rsid w:val="00A20F87"/>
    <w:rsid w:val="00A21B69"/>
    <w:rsid w:val="00A22E34"/>
    <w:rsid w:val="00A24DD1"/>
    <w:rsid w:val="00A30597"/>
    <w:rsid w:val="00A305A0"/>
    <w:rsid w:val="00A309E8"/>
    <w:rsid w:val="00A3358F"/>
    <w:rsid w:val="00A34CF6"/>
    <w:rsid w:val="00A35701"/>
    <w:rsid w:val="00A35AC1"/>
    <w:rsid w:val="00A407E5"/>
    <w:rsid w:val="00A437C2"/>
    <w:rsid w:val="00A452B4"/>
    <w:rsid w:val="00A4576A"/>
    <w:rsid w:val="00A47F27"/>
    <w:rsid w:val="00A50168"/>
    <w:rsid w:val="00A514F4"/>
    <w:rsid w:val="00A55FAD"/>
    <w:rsid w:val="00A6088D"/>
    <w:rsid w:val="00A61972"/>
    <w:rsid w:val="00A626BC"/>
    <w:rsid w:val="00A66265"/>
    <w:rsid w:val="00A6701C"/>
    <w:rsid w:val="00A71743"/>
    <w:rsid w:val="00A71F4A"/>
    <w:rsid w:val="00A736D5"/>
    <w:rsid w:val="00A7615D"/>
    <w:rsid w:val="00A76F17"/>
    <w:rsid w:val="00A77034"/>
    <w:rsid w:val="00A84746"/>
    <w:rsid w:val="00A853A8"/>
    <w:rsid w:val="00A86CDE"/>
    <w:rsid w:val="00A87469"/>
    <w:rsid w:val="00A879E0"/>
    <w:rsid w:val="00A90446"/>
    <w:rsid w:val="00AA0720"/>
    <w:rsid w:val="00AA1E28"/>
    <w:rsid w:val="00AA228D"/>
    <w:rsid w:val="00AA3161"/>
    <w:rsid w:val="00AB260A"/>
    <w:rsid w:val="00AB29A7"/>
    <w:rsid w:val="00AB6A8F"/>
    <w:rsid w:val="00AC01EE"/>
    <w:rsid w:val="00AC140D"/>
    <w:rsid w:val="00AC1797"/>
    <w:rsid w:val="00AC230E"/>
    <w:rsid w:val="00AC539B"/>
    <w:rsid w:val="00AC7AD5"/>
    <w:rsid w:val="00AC7D5C"/>
    <w:rsid w:val="00AD03FF"/>
    <w:rsid w:val="00AD3FE1"/>
    <w:rsid w:val="00AE10DF"/>
    <w:rsid w:val="00AE2323"/>
    <w:rsid w:val="00AE6841"/>
    <w:rsid w:val="00AE6C16"/>
    <w:rsid w:val="00AF257B"/>
    <w:rsid w:val="00AF27FF"/>
    <w:rsid w:val="00AF48CA"/>
    <w:rsid w:val="00AF5DFC"/>
    <w:rsid w:val="00AF6F38"/>
    <w:rsid w:val="00AF763E"/>
    <w:rsid w:val="00B008E5"/>
    <w:rsid w:val="00B01C2F"/>
    <w:rsid w:val="00B0258A"/>
    <w:rsid w:val="00B02E03"/>
    <w:rsid w:val="00B04119"/>
    <w:rsid w:val="00B04576"/>
    <w:rsid w:val="00B05A1D"/>
    <w:rsid w:val="00B10998"/>
    <w:rsid w:val="00B13BB3"/>
    <w:rsid w:val="00B15695"/>
    <w:rsid w:val="00B1766E"/>
    <w:rsid w:val="00B201E3"/>
    <w:rsid w:val="00B218C4"/>
    <w:rsid w:val="00B2469F"/>
    <w:rsid w:val="00B246F3"/>
    <w:rsid w:val="00B25446"/>
    <w:rsid w:val="00B2590B"/>
    <w:rsid w:val="00B26A8C"/>
    <w:rsid w:val="00B272B0"/>
    <w:rsid w:val="00B32548"/>
    <w:rsid w:val="00B33AD4"/>
    <w:rsid w:val="00B408B1"/>
    <w:rsid w:val="00B43507"/>
    <w:rsid w:val="00B4712A"/>
    <w:rsid w:val="00B510B4"/>
    <w:rsid w:val="00B53E4D"/>
    <w:rsid w:val="00B53E83"/>
    <w:rsid w:val="00B6213D"/>
    <w:rsid w:val="00B6367C"/>
    <w:rsid w:val="00B65156"/>
    <w:rsid w:val="00B66B27"/>
    <w:rsid w:val="00B70C34"/>
    <w:rsid w:val="00B724A7"/>
    <w:rsid w:val="00B72768"/>
    <w:rsid w:val="00B74944"/>
    <w:rsid w:val="00B75F67"/>
    <w:rsid w:val="00B77A57"/>
    <w:rsid w:val="00B80540"/>
    <w:rsid w:val="00B811AB"/>
    <w:rsid w:val="00B815AB"/>
    <w:rsid w:val="00B8679A"/>
    <w:rsid w:val="00B90963"/>
    <w:rsid w:val="00B91ADE"/>
    <w:rsid w:val="00B924D3"/>
    <w:rsid w:val="00B92DFB"/>
    <w:rsid w:val="00BA285C"/>
    <w:rsid w:val="00BA2D4E"/>
    <w:rsid w:val="00BA43C3"/>
    <w:rsid w:val="00BA65DE"/>
    <w:rsid w:val="00BA7C69"/>
    <w:rsid w:val="00BB2934"/>
    <w:rsid w:val="00BC22D4"/>
    <w:rsid w:val="00BC2D8E"/>
    <w:rsid w:val="00BC5200"/>
    <w:rsid w:val="00BC7D1A"/>
    <w:rsid w:val="00BC7DEF"/>
    <w:rsid w:val="00BD37F9"/>
    <w:rsid w:val="00BD387B"/>
    <w:rsid w:val="00BD7F42"/>
    <w:rsid w:val="00BE1114"/>
    <w:rsid w:val="00BE288F"/>
    <w:rsid w:val="00BE2A3A"/>
    <w:rsid w:val="00BE2A67"/>
    <w:rsid w:val="00BE5A49"/>
    <w:rsid w:val="00BF0FFF"/>
    <w:rsid w:val="00BF283F"/>
    <w:rsid w:val="00BF4B0A"/>
    <w:rsid w:val="00C011CB"/>
    <w:rsid w:val="00C01744"/>
    <w:rsid w:val="00C01C67"/>
    <w:rsid w:val="00C028CD"/>
    <w:rsid w:val="00C02CF5"/>
    <w:rsid w:val="00C03ACF"/>
    <w:rsid w:val="00C04C0F"/>
    <w:rsid w:val="00C059B3"/>
    <w:rsid w:val="00C05FAE"/>
    <w:rsid w:val="00C074E4"/>
    <w:rsid w:val="00C07F2D"/>
    <w:rsid w:val="00C10AF4"/>
    <w:rsid w:val="00C13075"/>
    <w:rsid w:val="00C1641D"/>
    <w:rsid w:val="00C164E2"/>
    <w:rsid w:val="00C22374"/>
    <w:rsid w:val="00C3031C"/>
    <w:rsid w:val="00C334FB"/>
    <w:rsid w:val="00C33FEA"/>
    <w:rsid w:val="00C3458B"/>
    <w:rsid w:val="00C40470"/>
    <w:rsid w:val="00C41F9D"/>
    <w:rsid w:val="00C423CE"/>
    <w:rsid w:val="00C435F3"/>
    <w:rsid w:val="00C43958"/>
    <w:rsid w:val="00C44532"/>
    <w:rsid w:val="00C44890"/>
    <w:rsid w:val="00C44F1E"/>
    <w:rsid w:val="00C47220"/>
    <w:rsid w:val="00C47B2C"/>
    <w:rsid w:val="00C51D41"/>
    <w:rsid w:val="00C546FD"/>
    <w:rsid w:val="00C56991"/>
    <w:rsid w:val="00C622C9"/>
    <w:rsid w:val="00C645AA"/>
    <w:rsid w:val="00C66CED"/>
    <w:rsid w:val="00C67493"/>
    <w:rsid w:val="00C67835"/>
    <w:rsid w:val="00C702E8"/>
    <w:rsid w:val="00C74589"/>
    <w:rsid w:val="00C812E4"/>
    <w:rsid w:val="00C82C95"/>
    <w:rsid w:val="00C83131"/>
    <w:rsid w:val="00C86080"/>
    <w:rsid w:val="00C8641A"/>
    <w:rsid w:val="00C91092"/>
    <w:rsid w:val="00C92C4C"/>
    <w:rsid w:val="00C93C47"/>
    <w:rsid w:val="00C958D2"/>
    <w:rsid w:val="00CA1991"/>
    <w:rsid w:val="00CA4312"/>
    <w:rsid w:val="00CA4E57"/>
    <w:rsid w:val="00CA7D38"/>
    <w:rsid w:val="00CB2BEA"/>
    <w:rsid w:val="00CB7B0C"/>
    <w:rsid w:val="00CC3054"/>
    <w:rsid w:val="00CC41A4"/>
    <w:rsid w:val="00CC56F0"/>
    <w:rsid w:val="00CD0167"/>
    <w:rsid w:val="00CD11BB"/>
    <w:rsid w:val="00CD15F9"/>
    <w:rsid w:val="00CD2BE8"/>
    <w:rsid w:val="00CD2CB7"/>
    <w:rsid w:val="00CD5AB9"/>
    <w:rsid w:val="00CD757A"/>
    <w:rsid w:val="00CE0371"/>
    <w:rsid w:val="00CE1A05"/>
    <w:rsid w:val="00CE2419"/>
    <w:rsid w:val="00CE2B92"/>
    <w:rsid w:val="00CE3B86"/>
    <w:rsid w:val="00CE5F7E"/>
    <w:rsid w:val="00CE6B90"/>
    <w:rsid w:val="00CE71F5"/>
    <w:rsid w:val="00CF0CD8"/>
    <w:rsid w:val="00CF1B56"/>
    <w:rsid w:val="00CF282D"/>
    <w:rsid w:val="00CF3BE2"/>
    <w:rsid w:val="00CF6B53"/>
    <w:rsid w:val="00D00B3B"/>
    <w:rsid w:val="00D027EF"/>
    <w:rsid w:val="00D03DB8"/>
    <w:rsid w:val="00D040C9"/>
    <w:rsid w:val="00D042D7"/>
    <w:rsid w:val="00D060E0"/>
    <w:rsid w:val="00D06BFD"/>
    <w:rsid w:val="00D13345"/>
    <w:rsid w:val="00D25C21"/>
    <w:rsid w:val="00D26987"/>
    <w:rsid w:val="00D314B0"/>
    <w:rsid w:val="00D31BE8"/>
    <w:rsid w:val="00D31CE8"/>
    <w:rsid w:val="00D32461"/>
    <w:rsid w:val="00D33823"/>
    <w:rsid w:val="00D42A88"/>
    <w:rsid w:val="00D42C44"/>
    <w:rsid w:val="00D430E4"/>
    <w:rsid w:val="00D439BC"/>
    <w:rsid w:val="00D43B92"/>
    <w:rsid w:val="00D46478"/>
    <w:rsid w:val="00D46586"/>
    <w:rsid w:val="00D47CEB"/>
    <w:rsid w:val="00D52D5A"/>
    <w:rsid w:val="00D550F2"/>
    <w:rsid w:val="00D57489"/>
    <w:rsid w:val="00D60C06"/>
    <w:rsid w:val="00D614A5"/>
    <w:rsid w:val="00D637DB"/>
    <w:rsid w:val="00D63C84"/>
    <w:rsid w:val="00D64A21"/>
    <w:rsid w:val="00D6765C"/>
    <w:rsid w:val="00D67850"/>
    <w:rsid w:val="00D6788E"/>
    <w:rsid w:val="00D70D20"/>
    <w:rsid w:val="00D7118A"/>
    <w:rsid w:val="00D75370"/>
    <w:rsid w:val="00D82CB5"/>
    <w:rsid w:val="00D8345A"/>
    <w:rsid w:val="00D841E7"/>
    <w:rsid w:val="00D87826"/>
    <w:rsid w:val="00D927EA"/>
    <w:rsid w:val="00D950F9"/>
    <w:rsid w:val="00D96C5D"/>
    <w:rsid w:val="00D97558"/>
    <w:rsid w:val="00D97D5F"/>
    <w:rsid w:val="00DA45D8"/>
    <w:rsid w:val="00DA63C3"/>
    <w:rsid w:val="00DA76EB"/>
    <w:rsid w:val="00DB2535"/>
    <w:rsid w:val="00DB3344"/>
    <w:rsid w:val="00DB5C85"/>
    <w:rsid w:val="00DB77A6"/>
    <w:rsid w:val="00DC4295"/>
    <w:rsid w:val="00DC4F25"/>
    <w:rsid w:val="00DD32E8"/>
    <w:rsid w:val="00DD4631"/>
    <w:rsid w:val="00DD56BB"/>
    <w:rsid w:val="00DE34B7"/>
    <w:rsid w:val="00DE7AE5"/>
    <w:rsid w:val="00DE7E9C"/>
    <w:rsid w:val="00DF2548"/>
    <w:rsid w:val="00DF2E65"/>
    <w:rsid w:val="00DF5810"/>
    <w:rsid w:val="00E01207"/>
    <w:rsid w:val="00E0258D"/>
    <w:rsid w:val="00E07D28"/>
    <w:rsid w:val="00E102E9"/>
    <w:rsid w:val="00E13423"/>
    <w:rsid w:val="00E15396"/>
    <w:rsid w:val="00E173E1"/>
    <w:rsid w:val="00E212D8"/>
    <w:rsid w:val="00E21898"/>
    <w:rsid w:val="00E22975"/>
    <w:rsid w:val="00E3003E"/>
    <w:rsid w:val="00E3034E"/>
    <w:rsid w:val="00E3238F"/>
    <w:rsid w:val="00E33C47"/>
    <w:rsid w:val="00E359A1"/>
    <w:rsid w:val="00E37B7A"/>
    <w:rsid w:val="00E40D4E"/>
    <w:rsid w:val="00E41489"/>
    <w:rsid w:val="00E41965"/>
    <w:rsid w:val="00E439D2"/>
    <w:rsid w:val="00E46E1D"/>
    <w:rsid w:val="00E541AB"/>
    <w:rsid w:val="00E6166C"/>
    <w:rsid w:val="00E61A5B"/>
    <w:rsid w:val="00E61BB7"/>
    <w:rsid w:val="00E61DB3"/>
    <w:rsid w:val="00E6710C"/>
    <w:rsid w:val="00E74C86"/>
    <w:rsid w:val="00E82E53"/>
    <w:rsid w:val="00E85BC7"/>
    <w:rsid w:val="00E9093E"/>
    <w:rsid w:val="00E94343"/>
    <w:rsid w:val="00E9565D"/>
    <w:rsid w:val="00EA09C2"/>
    <w:rsid w:val="00EA0CA2"/>
    <w:rsid w:val="00EA3670"/>
    <w:rsid w:val="00EA6BFA"/>
    <w:rsid w:val="00EA76D8"/>
    <w:rsid w:val="00EB0677"/>
    <w:rsid w:val="00EB1F42"/>
    <w:rsid w:val="00EB2592"/>
    <w:rsid w:val="00EB428F"/>
    <w:rsid w:val="00EB57F3"/>
    <w:rsid w:val="00EC17B0"/>
    <w:rsid w:val="00EC2065"/>
    <w:rsid w:val="00EC58B0"/>
    <w:rsid w:val="00ED30D9"/>
    <w:rsid w:val="00ED5E74"/>
    <w:rsid w:val="00EE2680"/>
    <w:rsid w:val="00EE3803"/>
    <w:rsid w:val="00EE3F82"/>
    <w:rsid w:val="00EE423F"/>
    <w:rsid w:val="00EE439D"/>
    <w:rsid w:val="00EE70F0"/>
    <w:rsid w:val="00EE7306"/>
    <w:rsid w:val="00EF5ED8"/>
    <w:rsid w:val="00F00780"/>
    <w:rsid w:val="00F00935"/>
    <w:rsid w:val="00F00C8A"/>
    <w:rsid w:val="00F011AA"/>
    <w:rsid w:val="00F01F40"/>
    <w:rsid w:val="00F026DC"/>
    <w:rsid w:val="00F039D8"/>
    <w:rsid w:val="00F04B7A"/>
    <w:rsid w:val="00F0554B"/>
    <w:rsid w:val="00F07F7F"/>
    <w:rsid w:val="00F07FF6"/>
    <w:rsid w:val="00F146A8"/>
    <w:rsid w:val="00F1622D"/>
    <w:rsid w:val="00F2279F"/>
    <w:rsid w:val="00F24A76"/>
    <w:rsid w:val="00F24E8E"/>
    <w:rsid w:val="00F3235F"/>
    <w:rsid w:val="00F331AC"/>
    <w:rsid w:val="00F33F5A"/>
    <w:rsid w:val="00F3407F"/>
    <w:rsid w:val="00F34409"/>
    <w:rsid w:val="00F348AC"/>
    <w:rsid w:val="00F361D1"/>
    <w:rsid w:val="00F37672"/>
    <w:rsid w:val="00F37FF8"/>
    <w:rsid w:val="00F42CF9"/>
    <w:rsid w:val="00F5060F"/>
    <w:rsid w:val="00F525D7"/>
    <w:rsid w:val="00F53219"/>
    <w:rsid w:val="00F55481"/>
    <w:rsid w:val="00F609FF"/>
    <w:rsid w:val="00F621A5"/>
    <w:rsid w:val="00F6374B"/>
    <w:rsid w:val="00F65C02"/>
    <w:rsid w:val="00F6621F"/>
    <w:rsid w:val="00F6646F"/>
    <w:rsid w:val="00F70B59"/>
    <w:rsid w:val="00F70FE5"/>
    <w:rsid w:val="00F71C79"/>
    <w:rsid w:val="00F72A20"/>
    <w:rsid w:val="00F75A60"/>
    <w:rsid w:val="00F75CA0"/>
    <w:rsid w:val="00F75E58"/>
    <w:rsid w:val="00F82007"/>
    <w:rsid w:val="00F87F58"/>
    <w:rsid w:val="00F900CF"/>
    <w:rsid w:val="00F90AE1"/>
    <w:rsid w:val="00FA1023"/>
    <w:rsid w:val="00FA2F8E"/>
    <w:rsid w:val="00FA4BC1"/>
    <w:rsid w:val="00FA6997"/>
    <w:rsid w:val="00FA7508"/>
    <w:rsid w:val="00FB05D0"/>
    <w:rsid w:val="00FB2E48"/>
    <w:rsid w:val="00FB3392"/>
    <w:rsid w:val="00FB3425"/>
    <w:rsid w:val="00FB387A"/>
    <w:rsid w:val="00FB5F1B"/>
    <w:rsid w:val="00FB60F5"/>
    <w:rsid w:val="00FB6383"/>
    <w:rsid w:val="00FB790B"/>
    <w:rsid w:val="00FC2B3F"/>
    <w:rsid w:val="00FC4643"/>
    <w:rsid w:val="00FC4675"/>
    <w:rsid w:val="00FC6DCA"/>
    <w:rsid w:val="00FD19B6"/>
    <w:rsid w:val="00FD1DFF"/>
    <w:rsid w:val="00FD6337"/>
    <w:rsid w:val="00FD6902"/>
    <w:rsid w:val="00FE0A22"/>
    <w:rsid w:val="00FE0FDC"/>
    <w:rsid w:val="00FE45BD"/>
    <w:rsid w:val="00FE50FB"/>
    <w:rsid w:val="00FE5BF6"/>
    <w:rsid w:val="00FE7A44"/>
    <w:rsid w:val="00FE7F45"/>
    <w:rsid w:val="00FF17C4"/>
    <w:rsid w:val="00FF2238"/>
    <w:rsid w:val="00FF3165"/>
    <w:rsid w:val="00FF38FE"/>
    <w:rsid w:val="00FF5B22"/>
    <w:rsid w:val="00FF78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C2688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1A28"/>
    <w:pPr>
      <w:spacing w:line="360" w:lineRule="auto"/>
    </w:pPr>
    <w:rPr>
      <w:rFonts w:ascii="Times" w:hAnsi="Time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61A28"/>
    <w:rPr>
      <w:sz w:val="16"/>
      <w:szCs w:val="16"/>
    </w:rPr>
  </w:style>
  <w:style w:type="paragraph" w:styleId="CommentText">
    <w:name w:val="annotation text"/>
    <w:basedOn w:val="Normal"/>
    <w:link w:val="CommentTextChar"/>
    <w:uiPriority w:val="99"/>
    <w:semiHidden/>
    <w:unhideWhenUsed/>
    <w:rsid w:val="00161A28"/>
    <w:pPr>
      <w:spacing w:line="240" w:lineRule="auto"/>
    </w:pPr>
    <w:rPr>
      <w:sz w:val="20"/>
      <w:szCs w:val="20"/>
    </w:rPr>
  </w:style>
  <w:style w:type="character" w:customStyle="1" w:styleId="CommentTextChar">
    <w:name w:val="Comment Text Char"/>
    <w:basedOn w:val="DefaultParagraphFont"/>
    <w:link w:val="CommentText"/>
    <w:uiPriority w:val="99"/>
    <w:semiHidden/>
    <w:rsid w:val="00161A28"/>
    <w:rPr>
      <w:rFonts w:ascii="Times" w:hAnsi="Times"/>
      <w:sz w:val="20"/>
      <w:szCs w:val="20"/>
    </w:rPr>
  </w:style>
  <w:style w:type="paragraph" w:styleId="BalloonText">
    <w:name w:val="Balloon Text"/>
    <w:basedOn w:val="Normal"/>
    <w:link w:val="BalloonTextChar"/>
    <w:uiPriority w:val="99"/>
    <w:semiHidden/>
    <w:unhideWhenUsed/>
    <w:rsid w:val="00161A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1A28"/>
    <w:rPr>
      <w:rFonts w:ascii="Tahoma" w:hAnsi="Tahoma" w:cs="Tahoma"/>
      <w:sz w:val="16"/>
      <w:szCs w:val="16"/>
    </w:rPr>
  </w:style>
  <w:style w:type="character" w:styleId="Hyperlink">
    <w:name w:val="Hyperlink"/>
    <w:basedOn w:val="DefaultParagraphFont"/>
    <w:uiPriority w:val="99"/>
    <w:unhideWhenUsed/>
    <w:rsid w:val="0029464B"/>
    <w:rPr>
      <w:color w:val="0000FF" w:themeColor="hyperlink"/>
      <w:u w:val="single"/>
    </w:rPr>
  </w:style>
  <w:style w:type="paragraph" w:styleId="ListParagraph">
    <w:name w:val="List Paragraph"/>
    <w:basedOn w:val="Normal"/>
    <w:uiPriority w:val="34"/>
    <w:qFormat/>
    <w:rsid w:val="0086335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1445381">
      <w:bodyDiv w:val="1"/>
      <w:marLeft w:val="0"/>
      <w:marRight w:val="0"/>
      <w:marTop w:val="0"/>
      <w:marBottom w:val="0"/>
      <w:divBdr>
        <w:top w:val="none" w:sz="0" w:space="0" w:color="auto"/>
        <w:left w:val="none" w:sz="0" w:space="0" w:color="auto"/>
        <w:bottom w:val="none" w:sz="0" w:space="0" w:color="auto"/>
        <w:right w:val="none" w:sz="0" w:space="0" w:color="auto"/>
      </w:divBdr>
    </w:div>
    <w:div w:id="1723598076">
      <w:bodyDiv w:val="1"/>
      <w:marLeft w:val="0"/>
      <w:marRight w:val="0"/>
      <w:marTop w:val="0"/>
      <w:marBottom w:val="0"/>
      <w:divBdr>
        <w:top w:val="none" w:sz="0" w:space="0" w:color="auto"/>
        <w:left w:val="none" w:sz="0" w:space="0" w:color="auto"/>
        <w:bottom w:val="none" w:sz="0" w:space="0" w:color="auto"/>
        <w:right w:val="none" w:sz="0" w:space="0" w:color="auto"/>
      </w:divBdr>
    </w:div>
    <w:div w:id="19611041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marinetraffic.com/"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1</Pages>
  <Words>306</Words>
  <Characters>1748</Characters>
  <Application>Microsoft Macintosh Word</Application>
  <DocSecurity>0</DocSecurity>
  <Lines>14</Lines>
  <Paragraphs>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0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barret</dc:creator>
  <cp:lastModifiedBy>Liba F. Hladik</cp:lastModifiedBy>
  <cp:revision>3</cp:revision>
  <dcterms:created xsi:type="dcterms:W3CDTF">2016-04-12T15:58:00Z</dcterms:created>
  <dcterms:modified xsi:type="dcterms:W3CDTF">2016-04-12T16:31:00Z</dcterms:modified>
</cp:coreProperties>
</file>